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C3F05" w14:textId="77777777" w:rsidR="00EB23A7" w:rsidRPr="00DE5F79" w:rsidRDefault="00EB23A7">
      <w:pPr>
        <w:rPr>
          <w:rFonts w:ascii="Times New Roman" w:hAnsi="Times New Roman" w:cs="Times New Roman"/>
        </w:rPr>
      </w:pPr>
    </w:p>
    <w:p w14:paraId="58D488C6" w14:textId="5E820AA0" w:rsidR="00BC1651" w:rsidRPr="00DE5F79" w:rsidRDefault="00BC1651" w:rsidP="00EB23A7">
      <w:pPr>
        <w:rPr>
          <w:rFonts w:ascii="Times New Roman" w:hAnsi="Times New Roman" w:cs="Times New Roman"/>
        </w:rPr>
      </w:pPr>
    </w:p>
    <w:p w14:paraId="3DDE77C3" w14:textId="20880E32" w:rsidR="00BC1651" w:rsidRPr="00DE5F79" w:rsidRDefault="00BC1651" w:rsidP="00EB23A7">
      <w:pPr>
        <w:rPr>
          <w:rFonts w:ascii="Times New Roman" w:hAnsi="Times New Roman" w:cs="Times New Roman"/>
        </w:rPr>
      </w:pPr>
    </w:p>
    <w:p w14:paraId="1AA5534D" w14:textId="77777777" w:rsidR="00BC1651" w:rsidRPr="00DE5F79" w:rsidRDefault="00BC1651" w:rsidP="00EB23A7">
      <w:pPr>
        <w:rPr>
          <w:rFonts w:ascii="Times New Roman" w:hAnsi="Times New Roman" w:cs="Times New Roman"/>
        </w:rPr>
      </w:pPr>
    </w:p>
    <w:p w14:paraId="756B064A" w14:textId="07993370" w:rsidR="00BC1651" w:rsidRPr="00DE5F79" w:rsidRDefault="00BC1651" w:rsidP="00827720">
      <w:pPr>
        <w:pStyle w:val="Heading1"/>
        <w:rPr>
          <w:rFonts w:ascii="Times New Roman" w:hAnsi="Times New Roman" w:cs="Times New Roman"/>
        </w:rPr>
      </w:pPr>
      <w:r w:rsidRPr="00DE5F79">
        <w:rPr>
          <w:rFonts w:ascii="Times New Roman" w:hAnsi="Times New Roman" w:cs="Times New Roman"/>
        </w:rPr>
        <w:t xml:space="preserve">Introduction </w:t>
      </w:r>
    </w:p>
    <w:p w14:paraId="2BC7C546" w14:textId="77777777" w:rsidR="00C87659" w:rsidRPr="00DE5F79" w:rsidRDefault="00C87659" w:rsidP="00C87659">
      <w:pPr>
        <w:rPr>
          <w:rFonts w:ascii="Times New Roman" w:hAnsi="Times New Roman" w:cs="Times New Roman"/>
        </w:rPr>
      </w:pPr>
    </w:p>
    <w:p w14:paraId="6E136C43" w14:textId="310BFF53" w:rsidR="00EB5D1D" w:rsidRPr="00DE5F79" w:rsidRDefault="003F4851" w:rsidP="009A33CF">
      <w:pPr>
        <w:pStyle w:val="Heading2"/>
        <w:rPr>
          <w:rFonts w:ascii="Times New Roman" w:hAnsi="Times New Roman" w:cs="Times New Roman"/>
        </w:rPr>
      </w:pPr>
      <w:r w:rsidRPr="00DE5F79">
        <w:rPr>
          <w:rFonts w:ascii="Times New Roman" w:hAnsi="Times New Roman" w:cs="Times New Roman"/>
        </w:rPr>
        <w:t>Associations between maternal obesity and</w:t>
      </w:r>
      <w:r w:rsidR="00EB5D1D" w:rsidRPr="00DE5F79">
        <w:rPr>
          <w:rFonts w:ascii="Times New Roman" w:hAnsi="Times New Roman" w:cs="Times New Roman"/>
        </w:rPr>
        <w:t xml:space="preserve"> offspring </w:t>
      </w:r>
      <w:r w:rsidR="009A5479" w:rsidRPr="00DE5F79">
        <w:rPr>
          <w:rFonts w:ascii="Times New Roman" w:hAnsi="Times New Roman" w:cs="Times New Roman"/>
        </w:rPr>
        <w:t>obesity and metabolic disease</w:t>
      </w:r>
    </w:p>
    <w:p w14:paraId="29E7C73A" w14:textId="77777777" w:rsidR="00C87659" w:rsidRPr="00DE5F79" w:rsidRDefault="00C87659" w:rsidP="00C87659">
      <w:pPr>
        <w:rPr>
          <w:rFonts w:ascii="Times New Roman" w:hAnsi="Times New Roman" w:cs="Times New Roman"/>
        </w:rPr>
      </w:pPr>
    </w:p>
    <w:p w14:paraId="1E955521" w14:textId="77777777" w:rsidR="00CF3277" w:rsidRPr="00DE5F79" w:rsidRDefault="00CF3277" w:rsidP="00CF3277">
      <w:pPr>
        <w:widowControl w:val="0"/>
        <w:autoSpaceDE w:val="0"/>
        <w:autoSpaceDN w:val="0"/>
        <w:adjustRightInd w:val="0"/>
        <w:rPr>
          <w:rFonts w:ascii="Times New Roman" w:hAnsi="Times New Roman" w:cs="Times New Roman"/>
        </w:rPr>
      </w:pPr>
      <w:r w:rsidRPr="00DE5F79">
        <w:rPr>
          <w:rFonts w:ascii="Times New Roman" w:hAnsi="Times New Roman" w:cs="Times New Roman"/>
        </w:rPr>
        <w:t xml:space="preserve">There is a significant increase in adult and childhood obesity in the United States with a   </w:t>
      </w:r>
    </w:p>
    <w:p w14:paraId="61EF98F8" w14:textId="77777777" w:rsidR="00CF3277" w:rsidRPr="00DE5F79" w:rsidRDefault="00CF3277" w:rsidP="00CF3277">
      <w:pPr>
        <w:widowControl w:val="0"/>
        <w:autoSpaceDE w:val="0"/>
        <w:autoSpaceDN w:val="0"/>
        <w:adjustRightInd w:val="0"/>
        <w:rPr>
          <w:rFonts w:ascii="Times New Roman" w:hAnsi="Times New Roman" w:cs="Times New Roman"/>
        </w:rPr>
      </w:pPr>
      <w:r w:rsidRPr="00DE5F79">
        <w:rPr>
          <w:rFonts w:ascii="Times New Roman" w:hAnsi="Times New Roman" w:cs="Times New Roman"/>
        </w:rPr>
        <w:t xml:space="preserve">prevalence of over 39.8% and 18.5%, respectively </w:t>
      </w:r>
      <w:r w:rsidRPr="00DE5F79">
        <w:rPr>
          <w:rFonts w:ascii="Times New Roman" w:hAnsi="Times New Roman" w:cs="Times New Roman"/>
        </w:rPr>
        <w:fldChar w:fldCharType="begin" w:fldLock="1"/>
      </w:r>
      <w:r w:rsidRPr="00DE5F79">
        <w:rPr>
          <w:rFonts w:ascii="Times New Roman" w:hAnsi="Times New Roman" w:cs="Times New Roman"/>
        </w:rPr>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sidRPr="00DE5F79">
        <w:rPr>
          <w:rFonts w:ascii="Times New Roman" w:hAnsi="Times New Roman" w:cs="Times New Roman"/>
        </w:rPr>
        <w:fldChar w:fldCharType="separate"/>
      </w:r>
      <w:r w:rsidRPr="00DE5F79">
        <w:rPr>
          <w:rFonts w:ascii="Times New Roman" w:hAnsi="Times New Roman" w:cs="Times New Roman"/>
          <w:noProof/>
        </w:rPr>
        <w:t xml:space="preserve">(Hales </w:t>
      </w:r>
      <w:r w:rsidRPr="00DE5F79">
        <w:rPr>
          <w:rFonts w:ascii="Times New Roman" w:hAnsi="Times New Roman" w:cs="Times New Roman"/>
          <w:i/>
          <w:noProof/>
        </w:rPr>
        <w:t>et al.</w:t>
      </w:r>
      <w:r w:rsidRPr="00DE5F79">
        <w:rPr>
          <w:rFonts w:ascii="Times New Roman" w:hAnsi="Times New Roman" w:cs="Times New Roman"/>
          <w:noProof/>
        </w:rPr>
        <w:t xml:space="preserve">, 2015; Flegal </w:t>
      </w:r>
      <w:r w:rsidRPr="00DE5F79">
        <w:rPr>
          <w:rFonts w:ascii="Times New Roman" w:hAnsi="Times New Roman" w:cs="Times New Roman"/>
          <w:i/>
          <w:noProof/>
        </w:rPr>
        <w:t>et al.</w:t>
      </w:r>
      <w:r w:rsidRPr="00DE5F79">
        <w:rPr>
          <w:rFonts w:ascii="Times New Roman" w:hAnsi="Times New Roman" w:cs="Times New Roman"/>
          <w:noProof/>
        </w:rPr>
        <w:t>, 2016)</w:t>
      </w:r>
      <w:r w:rsidRPr="00DE5F79">
        <w:rPr>
          <w:rFonts w:ascii="Times New Roman" w:hAnsi="Times New Roman" w:cs="Times New Roman"/>
        </w:rPr>
        <w:fldChar w:fldCharType="end"/>
      </w:r>
      <w:r w:rsidRPr="00DE5F79">
        <w:rPr>
          <w:rFonts w:ascii="Times New Roman" w:hAnsi="Times New Roman" w:cs="Times New Roman"/>
        </w:rPr>
        <w:t xml:space="preserve">. Of concern, pre-pregnancy obesity has been increasing in tandem </w:t>
      </w:r>
      <w:r w:rsidRPr="00DE5F79">
        <w:rPr>
          <w:rFonts w:ascii="Times New Roman" w:hAnsi="Times New Roman" w:cs="Times New Roman"/>
        </w:rPr>
        <w:fldChar w:fldCharType="begin" w:fldLock="1"/>
      </w:r>
      <w:r w:rsidRPr="00DE5F79">
        <w:rPr>
          <w:rFonts w:ascii="Times New Roman" w:hAnsi="Times New Roman" w:cs="Times New Roman"/>
        </w:rPr>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Pr="00DE5F79">
        <w:rPr>
          <w:rFonts w:ascii="Times New Roman" w:hAnsi="Times New Roman" w:cs="Times New Roman"/>
        </w:rPr>
        <w:fldChar w:fldCharType="separate"/>
      </w:r>
      <w:r w:rsidRPr="00DE5F79">
        <w:rPr>
          <w:rFonts w:ascii="Times New Roman" w:hAnsi="Times New Roman" w:cs="Times New Roman"/>
          <w:noProof/>
        </w:rPr>
        <w:t xml:space="preserve">(Branum </w:t>
      </w:r>
      <w:r w:rsidRPr="00DE5F79">
        <w:rPr>
          <w:rFonts w:ascii="Times New Roman" w:hAnsi="Times New Roman" w:cs="Times New Roman"/>
          <w:i/>
          <w:noProof/>
        </w:rPr>
        <w:t>et al.</w:t>
      </w:r>
      <w:r w:rsidRPr="00DE5F79">
        <w:rPr>
          <w:rFonts w:ascii="Times New Roman" w:hAnsi="Times New Roman" w:cs="Times New Roman"/>
          <w:noProof/>
        </w:rPr>
        <w:t>, 2014)</w:t>
      </w:r>
      <w:r w:rsidRPr="00DE5F79">
        <w:rPr>
          <w:rFonts w:ascii="Times New Roman" w:hAnsi="Times New Roman" w:cs="Times New Roman"/>
        </w:rPr>
        <w:fldChar w:fldCharType="end"/>
      </w:r>
      <w:r w:rsidRPr="00DE5F79">
        <w:rPr>
          <w:rFonts w:ascii="Times New Roman" w:hAnsi="Times New Roman" w:cs="Times New Roman"/>
        </w:rPr>
        <w:t xml:space="preserve">. Maternal obesity has a long-term effect on the health of the mother </w:t>
      </w:r>
      <w:r w:rsidRPr="00DE5F79">
        <w:rPr>
          <w:rFonts w:ascii="Times New Roman" w:hAnsi="Times New Roman" w:cs="Times New Roman"/>
        </w:rPr>
        <w:fldChar w:fldCharType="begin" w:fldLock="1"/>
      </w:r>
      <w:r w:rsidRPr="00DE5F79">
        <w:rPr>
          <w:rFonts w:ascii="Times New Roman" w:hAnsi="Times New Roman" w:cs="Times New Roman"/>
        </w:rPr>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Pr="00DE5F79">
        <w:rPr>
          <w:rFonts w:ascii="Times New Roman" w:hAnsi="Times New Roman" w:cs="Times New Roman"/>
        </w:rPr>
        <w:fldChar w:fldCharType="separate"/>
      </w:r>
      <w:r w:rsidRPr="00DE5F79">
        <w:rPr>
          <w:rFonts w:ascii="Times New Roman" w:hAnsi="Times New Roman" w:cs="Times New Roman"/>
          <w:noProof/>
        </w:rPr>
        <w:t xml:space="preserve">(Sebire </w:t>
      </w:r>
      <w:r w:rsidRPr="00DE5F79">
        <w:rPr>
          <w:rFonts w:ascii="Times New Roman" w:hAnsi="Times New Roman" w:cs="Times New Roman"/>
          <w:i/>
          <w:noProof/>
        </w:rPr>
        <w:t>et al.</w:t>
      </w:r>
      <w:r w:rsidRPr="00DE5F79">
        <w:rPr>
          <w:rFonts w:ascii="Times New Roman" w:hAnsi="Times New Roman" w:cs="Times New Roman"/>
          <w:noProof/>
        </w:rPr>
        <w:t>, 2001)</w:t>
      </w:r>
      <w:r w:rsidRPr="00DE5F79">
        <w:rPr>
          <w:rFonts w:ascii="Times New Roman" w:hAnsi="Times New Roman" w:cs="Times New Roman"/>
        </w:rPr>
        <w:fldChar w:fldCharType="end"/>
      </w:r>
      <w:r w:rsidRPr="00DE5F79">
        <w:rPr>
          <w:rFonts w:ascii="Times New Roman" w:hAnsi="Times New Roman" w:cs="Times New Roman"/>
        </w:rPr>
        <w:t xml:space="preserve"> and the offspring </w:t>
      </w:r>
      <w:r w:rsidRPr="00DE5F79">
        <w:rPr>
          <w:rFonts w:ascii="Times New Roman" w:hAnsi="Times New Roman" w:cs="Times New Roman"/>
        </w:rPr>
        <w:fldChar w:fldCharType="begin" w:fldLock="1"/>
      </w:r>
      <w:r w:rsidRPr="00DE5F79">
        <w:rPr>
          <w:rFonts w:ascii="Times New Roman" w:hAnsi="Times New Roman" w:cs="Times New Roman"/>
        </w:rPr>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Pr="00DE5F79">
        <w:rPr>
          <w:rFonts w:ascii="Times New Roman" w:hAnsi="Times New Roman" w:cs="Times New Roman"/>
        </w:rPr>
        <w:fldChar w:fldCharType="separate"/>
      </w:r>
      <w:r w:rsidRPr="00DE5F79">
        <w:rPr>
          <w:rFonts w:ascii="Times New Roman" w:hAnsi="Times New Roman" w:cs="Times New Roman"/>
          <w:noProof/>
        </w:rPr>
        <w:t>(O’Reilly &amp; Reynolds, 2013)</w:t>
      </w:r>
      <w:r w:rsidRPr="00DE5F79">
        <w:rPr>
          <w:rFonts w:ascii="Times New Roman" w:hAnsi="Times New Roman" w:cs="Times New Roman"/>
        </w:rPr>
        <w:fldChar w:fldCharType="end"/>
      </w:r>
      <w:r w:rsidRPr="00DE5F79">
        <w:rPr>
          <w:rFonts w:ascii="Times New Roman" w:hAnsi="Times New Roman" w:cs="Times New Roman"/>
        </w:rPr>
        <w:t xml:space="preserve">. Offspring of obese mothers are at a higher risk of developing insulin resistance </w:t>
      </w:r>
      <w:r w:rsidRPr="00DE5F79">
        <w:rPr>
          <w:rFonts w:ascii="Times New Roman" w:hAnsi="Times New Roman" w:cs="Times New Roman"/>
        </w:rPr>
        <w:fldChar w:fldCharType="begin" w:fldLock="1"/>
      </w:r>
      <w:r w:rsidRPr="00DE5F79">
        <w:rPr>
          <w:rFonts w:ascii="Times New Roman" w:hAnsi="Times New Roman" w:cs="Times New Roman"/>
        </w:rPr>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Pr="00DE5F79">
        <w:rPr>
          <w:rFonts w:ascii="Times New Roman" w:hAnsi="Times New Roman" w:cs="Times New Roman"/>
        </w:rPr>
        <w:fldChar w:fldCharType="separate"/>
      </w:r>
      <w:r w:rsidRPr="00DE5F79">
        <w:rPr>
          <w:rFonts w:ascii="Times New Roman" w:hAnsi="Times New Roman" w:cs="Times New Roman"/>
          <w:noProof/>
        </w:rPr>
        <w:t xml:space="preserve">(Samuelsson </w:t>
      </w:r>
      <w:r w:rsidRPr="00DE5F79">
        <w:rPr>
          <w:rFonts w:ascii="Times New Roman" w:hAnsi="Times New Roman" w:cs="Times New Roman"/>
          <w:i/>
          <w:noProof/>
        </w:rPr>
        <w:t>et al.</w:t>
      </w:r>
      <w:r w:rsidRPr="00DE5F79">
        <w:rPr>
          <w:rFonts w:ascii="Times New Roman" w:hAnsi="Times New Roman" w:cs="Times New Roman"/>
          <w:noProof/>
        </w:rPr>
        <w:t xml:space="preserve">, 2008; Mingrone </w:t>
      </w:r>
      <w:r w:rsidRPr="00DE5F79">
        <w:rPr>
          <w:rFonts w:ascii="Times New Roman" w:hAnsi="Times New Roman" w:cs="Times New Roman"/>
          <w:i/>
          <w:noProof/>
        </w:rPr>
        <w:t>et al.</w:t>
      </w:r>
      <w:r w:rsidRPr="00DE5F79">
        <w:rPr>
          <w:rFonts w:ascii="Times New Roman" w:hAnsi="Times New Roman" w:cs="Times New Roman"/>
          <w:noProof/>
        </w:rPr>
        <w:t>, 2008)</w:t>
      </w:r>
      <w:r w:rsidRPr="00DE5F79">
        <w:rPr>
          <w:rFonts w:ascii="Times New Roman" w:hAnsi="Times New Roman" w:cs="Times New Roman"/>
        </w:rPr>
        <w:fldChar w:fldCharType="end"/>
      </w:r>
      <w:r w:rsidRPr="00DE5F79">
        <w:rPr>
          <w:rFonts w:ascii="Times New Roman" w:hAnsi="Times New Roman" w:cs="Times New Roman"/>
        </w:rPr>
        <w:t xml:space="preserve">, which increases their risk of developing diabetes </w:t>
      </w:r>
      <w:r w:rsidRPr="00DE5F79">
        <w:rPr>
          <w:rFonts w:ascii="Times New Roman" w:hAnsi="Times New Roman" w:cs="Times New Roman"/>
        </w:rPr>
        <w:fldChar w:fldCharType="begin" w:fldLock="1"/>
      </w:r>
      <w:r w:rsidRPr="00DE5F79">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DE5F79">
        <w:rPr>
          <w:rFonts w:ascii="Times New Roman" w:hAnsi="Times New Roman" w:cs="Times New Roman"/>
        </w:rPr>
        <w:fldChar w:fldCharType="separate"/>
      </w:r>
      <w:r w:rsidRPr="00DE5F79">
        <w:rPr>
          <w:rFonts w:ascii="Times New Roman" w:hAnsi="Times New Roman" w:cs="Times New Roman"/>
          <w:noProof/>
        </w:rPr>
        <w:t xml:space="preserve">(Catalano </w:t>
      </w:r>
      <w:r w:rsidRPr="00DE5F79">
        <w:rPr>
          <w:rFonts w:ascii="Times New Roman" w:hAnsi="Times New Roman" w:cs="Times New Roman"/>
          <w:i/>
          <w:noProof/>
        </w:rPr>
        <w:t>et al.</w:t>
      </w:r>
      <w:r w:rsidRPr="00DE5F79">
        <w:rPr>
          <w:rFonts w:ascii="Times New Roman" w:hAnsi="Times New Roman" w:cs="Times New Roman"/>
          <w:noProof/>
        </w:rPr>
        <w:t>, 2009)</w:t>
      </w:r>
      <w:r w:rsidRPr="00DE5F79">
        <w:rPr>
          <w:rFonts w:ascii="Times New Roman" w:hAnsi="Times New Roman" w:cs="Times New Roman"/>
        </w:rPr>
        <w:fldChar w:fldCharType="end"/>
      </w:r>
      <w:r w:rsidRPr="00DE5F79">
        <w:rPr>
          <w:rFonts w:ascii="Times New Roman" w:hAnsi="Times New Roman" w:cs="Times New Roman"/>
          <w:noProof/>
        </w:rPr>
        <w:t xml:space="preserve">. </w:t>
      </w:r>
      <w:r w:rsidRPr="00DE5F79">
        <w:rPr>
          <w:rFonts w:ascii="Times New Roman" w:hAnsi="Times New Roman" w:cs="Times New Roman"/>
        </w:rPr>
        <w:t xml:space="preserve">Fetuses of obese mothers have a significantly higher HOMA-IR index compared to fetuses of lean mothers indicating that offspring insulin resistance can develop during gestation </w:t>
      </w:r>
      <w:r w:rsidRPr="00DE5F79">
        <w:rPr>
          <w:rFonts w:ascii="Times New Roman" w:hAnsi="Times New Roman" w:cs="Times New Roman"/>
        </w:rPr>
        <w:fldChar w:fldCharType="begin" w:fldLock="1"/>
      </w:r>
      <w:r w:rsidRPr="00DE5F79">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DE5F79">
        <w:rPr>
          <w:rFonts w:ascii="Times New Roman" w:hAnsi="Times New Roman" w:cs="Times New Roman"/>
        </w:rPr>
        <w:fldChar w:fldCharType="separate"/>
      </w:r>
      <w:r w:rsidRPr="00DE5F79">
        <w:rPr>
          <w:rFonts w:ascii="Times New Roman" w:hAnsi="Times New Roman" w:cs="Times New Roman"/>
          <w:noProof/>
        </w:rPr>
        <w:t xml:space="preserve">(Catalano </w:t>
      </w:r>
      <w:r w:rsidRPr="00DE5F79">
        <w:rPr>
          <w:rFonts w:ascii="Times New Roman" w:hAnsi="Times New Roman" w:cs="Times New Roman"/>
          <w:i/>
          <w:noProof/>
        </w:rPr>
        <w:t>et al.</w:t>
      </w:r>
      <w:r w:rsidRPr="00DE5F79">
        <w:rPr>
          <w:rFonts w:ascii="Times New Roman" w:hAnsi="Times New Roman" w:cs="Times New Roman"/>
          <w:noProof/>
        </w:rPr>
        <w:t>, 2009)</w:t>
      </w:r>
      <w:r w:rsidRPr="00DE5F79">
        <w:rPr>
          <w:rFonts w:ascii="Times New Roman" w:hAnsi="Times New Roman" w:cs="Times New Roman"/>
        </w:rPr>
        <w:fldChar w:fldCharType="end"/>
      </w:r>
      <w:r w:rsidRPr="00DE5F79">
        <w:rPr>
          <w:rFonts w:ascii="Times New Roman" w:hAnsi="Times New Roman" w:cs="Times New Roman"/>
        </w:rPr>
        <w:t xml:space="preserve">. </w:t>
      </w:r>
    </w:p>
    <w:p w14:paraId="3FCC54F6" w14:textId="77777777" w:rsidR="00CF3277" w:rsidRPr="00DE5F79" w:rsidRDefault="00CF3277" w:rsidP="00CF3277">
      <w:pPr>
        <w:widowControl w:val="0"/>
        <w:autoSpaceDE w:val="0"/>
        <w:autoSpaceDN w:val="0"/>
        <w:adjustRightInd w:val="0"/>
        <w:rPr>
          <w:rFonts w:ascii="Times New Roman" w:hAnsi="Times New Roman" w:cs="Times New Roman"/>
        </w:rPr>
      </w:pPr>
    </w:p>
    <w:p w14:paraId="1CE4264E" w14:textId="77777777" w:rsidR="00CF3277" w:rsidRPr="00DE5F79" w:rsidRDefault="00CF3277" w:rsidP="00CF3277">
      <w:pPr>
        <w:widowControl w:val="0"/>
        <w:autoSpaceDE w:val="0"/>
        <w:autoSpaceDN w:val="0"/>
        <w:adjustRightInd w:val="0"/>
        <w:rPr>
          <w:rFonts w:ascii="Times New Roman" w:hAnsi="Times New Roman" w:cs="Times New Roman"/>
        </w:rPr>
      </w:pPr>
      <w:r w:rsidRPr="00DE5F79">
        <w:rPr>
          <w:rFonts w:ascii="Times New Roman" w:hAnsi="Times New Roman" w:cs="Times New Roman"/>
        </w:rPr>
        <w:t xml:space="preserve">The underlying mechanisms by which maternal obesity influences offspring insulin resistance remain unclear. We propose to review the hypothesis that maternal obesity influences the offspring health through altering the maternofetal interface and placental transport capacity. The placenta is highly regulated to ensure adequate growth of the fetus in normal pregnancies </w:t>
      </w:r>
      <w:r w:rsidRPr="00DE5F79">
        <w:rPr>
          <w:rFonts w:ascii="Times New Roman" w:hAnsi="Times New Roman" w:cs="Times New Roman"/>
        </w:rPr>
        <w:fldChar w:fldCharType="begin" w:fldLock="1"/>
      </w:r>
      <w:r w:rsidRPr="00DE5F79">
        <w:rPr>
          <w:rFonts w:ascii="Times New Roman" w:hAnsi="Times New Roman" w:cs="Times New Roman"/>
        </w:rPr>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Pr="00DE5F79">
        <w:rPr>
          <w:rFonts w:ascii="Times New Roman" w:hAnsi="Times New Roman" w:cs="Times New Roman"/>
        </w:rPr>
        <w:fldChar w:fldCharType="separate"/>
      </w:r>
      <w:r w:rsidRPr="00DE5F79">
        <w:rPr>
          <w:rFonts w:ascii="Times New Roman" w:hAnsi="Times New Roman" w:cs="Times New Roman"/>
          <w:noProof/>
        </w:rPr>
        <w:t xml:space="preserve">(Gude </w:t>
      </w:r>
      <w:r w:rsidRPr="00DE5F79">
        <w:rPr>
          <w:rFonts w:ascii="Times New Roman" w:hAnsi="Times New Roman" w:cs="Times New Roman"/>
          <w:i/>
          <w:noProof/>
        </w:rPr>
        <w:t>et al.</w:t>
      </w:r>
      <w:r w:rsidRPr="00DE5F79">
        <w:rPr>
          <w:rFonts w:ascii="Times New Roman" w:hAnsi="Times New Roman" w:cs="Times New Roman"/>
          <w:noProof/>
        </w:rPr>
        <w:t>, 2004)</w:t>
      </w:r>
      <w:r w:rsidRPr="00DE5F79">
        <w:rPr>
          <w:rFonts w:ascii="Times New Roman" w:hAnsi="Times New Roman" w:cs="Times New Roman"/>
        </w:rPr>
        <w:fldChar w:fldCharType="end"/>
      </w:r>
      <w:r w:rsidRPr="00DE5F79">
        <w:rPr>
          <w:rFonts w:ascii="Times New Roman" w:hAnsi="Times New Roman" w:cs="Times New Roman"/>
        </w:rPr>
        <w:t xml:space="preserve">, but in obesity, placental transport capacity is modified. We will focus on the role of the placenta in modulating altered offspring outcomes, recent findings on placental micro- and macronutrient transport, and the underlying mechanisms and metabolic pathways that result in the impaired placental function. </w:t>
      </w:r>
    </w:p>
    <w:p w14:paraId="779E3601" w14:textId="77777777" w:rsidR="00CF3277" w:rsidRPr="00DE5F79" w:rsidRDefault="00CF3277" w:rsidP="00CF3277">
      <w:pPr>
        <w:rPr>
          <w:rFonts w:ascii="Times New Roman" w:hAnsi="Times New Roman" w:cs="Times New Roman"/>
        </w:rPr>
      </w:pPr>
    </w:p>
    <w:p w14:paraId="0B8AC2FF" w14:textId="77777777" w:rsidR="00CF3277" w:rsidRPr="00DE5F79" w:rsidRDefault="00CF3277" w:rsidP="00CF3277">
      <w:pPr>
        <w:rPr>
          <w:rFonts w:ascii="Times New Roman" w:hAnsi="Times New Roman" w:cs="Times New Roman"/>
        </w:rPr>
      </w:pPr>
      <w:r w:rsidRPr="00DE5F79">
        <w:rPr>
          <w:rFonts w:ascii="Times New Roman" w:hAnsi="Times New Roman" w:cs="Times New Roman"/>
        </w:rPr>
        <w:t xml:space="preserve">The placenta is the rate-limiting step for fetal nutrient acquisition, and hence, fully understanding the placental nutrient transport will help develop future treatments that limit the effects of maternal obesity on the offspring. This review will also help bridge the gap in knowledge between potential mechanisms that alter the placental nutrient transport and the offspring risk of disease. </w:t>
      </w:r>
    </w:p>
    <w:p w14:paraId="65676336" w14:textId="77777777" w:rsidR="00CF3277" w:rsidRPr="00DE5F79" w:rsidRDefault="00CF3277" w:rsidP="00CF3277">
      <w:pPr>
        <w:rPr>
          <w:rFonts w:ascii="Times New Roman" w:hAnsi="Times New Roman" w:cs="Times New Roman"/>
        </w:rPr>
      </w:pPr>
    </w:p>
    <w:p w14:paraId="43A9FDBB" w14:textId="2F5D4CAD" w:rsidR="00966217" w:rsidRPr="00DE5F79" w:rsidRDefault="00F70DBB" w:rsidP="00F70DBB">
      <w:pPr>
        <w:rPr>
          <w:rFonts w:ascii="Times New Roman" w:hAnsi="Times New Roman" w:cs="Times New Roman"/>
        </w:rPr>
      </w:pPr>
      <w:r w:rsidRPr="00DE5F79">
        <w:rPr>
          <w:rFonts w:ascii="Times New Roman" w:hAnsi="Times New Roman" w:cs="Times New Roman"/>
        </w:rPr>
        <w:t>Emerging evidence shows that a disruption in the placental growth or structure not only impacts the fetus, but also the mother. Considering that the placenta is an active organ that responds to endocrine, autocrine and paracrine signals, an alteration to its structure affects the mother through transmitting hormonal signals to the maternal circulation and affects the fetus by altering nutrient and oxygen supply and hormonal signals that may aid in growth.</w:t>
      </w:r>
      <w:r w:rsidR="00653D99" w:rsidRPr="00DE5F79">
        <w:rPr>
          <w:rFonts w:ascii="Times New Roman" w:hAnsi="Times New Roman" w:cs="Times New Roman"/>
        </w:rPr>
        <w:t xml:space="preserve"> Human chorionic gonadotropin hormone, released by the syncytiotrophoblasts, serves in </w:t>
      </w:r>
      <w:r w:rsidR="00B213B6" w:rsidRPr="00DE5F79">
        <w:rPr>
          <w:rFonts w:ascii="Times New Roman" w:hAnsi="Times New Roman" w:cs="Times New Roman"/>
        </w:rPr>
        <w:t xml:space="preserve">maintaining the corpus luteum which allows for a constant progesterone </w:t>
      </w:r>
      <w:r w:rsidR="00B35C8F" w:rsidRPr="00DE5F79">
        <w:rPr>
          <w:rFonts w:ascii="Times New Roman" w:hAnsi="Times New Roman" w:cs="Times New Roman"/>
        </w:rPr>
        <w:t>secretion</w:t>
      </w:r>
      <w:r w:rsidR="00157B1C" w:rsidRPr="00DE5F79">
        <w:rPr>
          <w:rFonts w:ascii="Times New Roman" w:hAnsi="Times New Roman" w:cs="Times New Roman"/>
        </w:rPr>
        <w:t xml:space="preserve"> till about ten weeks of gestation until the placenta is fully developed to take over the corpus luteum function. </w:t>
      </w:r>
    </w:p>
    <w:p w14:paraId="1B56FA2D" w14:textId="0313097B" w:rsidR="00BC1651" w:rsidRPr="00DE5F79" w:rsidRDefault="00BD3E18" w:rsidP="00827720">
      <w:pPr>
        <w:pStyle w:val="Heading1"/>
        <w:rPr>
          <w:rFonts w:ascii="Times New Roman" w:hAnsi="Times New Roman" w:cs="Times New Roman"/>
        </w:rPr>
      </w:pPr>
      <w:r w:rsidRPr="00DE5F79">
        <w:rPr>
          <w:rFonts w:ascii="Times New Roman" w:hAnsi="Times New Roman" w:cs="Times New Roman"/>
        </w:rPr>
        <w:t>Defining the P</w:t>
      </w:r>
      <w:r w:rsidR="00283AEF" w:rsidRPr="00DE5F79">
        <w:rPr>
          <w:rFonts w:ascii="Times New Roman" w:hAnsi="Times New Roman" w:cs="Times New Roman"/>
        </w:rPr>
        <w:t>lacenta</w:t>
      </w:r>
    </w:p>
    <w:p w14:paraId="6A26FADB" w14:textId="77777777" w:rsidR="00F61023" w:rsidRPr="00DE5F79" w:rsidRDefault="00F61023" w:rsidP="00F61023">
      <w:pPr>
        <w:rPr>
          <w:rFonts w:ascii="Times New Roman" w:hAnsi="Times New Roman" w:cs="Times New Roman"/>
        </w:rPr>
      </w:pPr>
    </w:p>
    <w:p w14:paraId="5C7756CA" w14:textId="23C79C6B" w:rsidR="00AE0B05" w:rsidRPr="00DE5F79" w:rsidRDefault="00283AEF" w:rsidP="00E91471">
      <w:pPr>
        <w:pStyle w:val="Heading2"/>
        <w:rPr>
          <w:rFonts w:ascii="Times New Roman" w:hAnsi="Times New Roman" w:cs="Times New Roman"/>
        </w:rPr>
      </w:pPr>
      <w:r w:rsidRPr="00DE5F79">
        <w:rPr>
          <w:rFonts w:ascii="Times New Roman" w:hAnsi="Times New Roman" w:cs="Times New Roman"/>
        </w:rPr>
        <w:lastRenderedPageBreak/>
        <w:t>O</w:t>
      </w:r>
      <w:r w:rsidR="002A703D" w:rsidRPr="00DE5F79">
        <w:rPr>
          <w:rFonts w:ascii="Times New Roman" w:hAnsi="Times New Roman" w:cs="Times New Roman"/>
        </w:rPr>
        <w:t>verall structure and function</w:t>
      </w:r>
      <w:r w:rsidRPr="00DE5F79">
        <w:rPr>
          <w:rFonts w:ascii="Times New Roman" w:hAnsi="Times New Roman" w:cs="Times New Roman"/>
        </w:rPr>
        <w:t xml:space="preserve"> of the </w:t>
      </w:r>
      <w:r w:rsidR="001E08B4" w:rsidRPr="00DE5F79">
        <w:rPr>
          <w:rFonts w:ascii="Times New Roman" w:hAnsi="Times New Roman" w:cs="Times New Roman"/>
        </w:rPr>
        <w:t>human and non-human</w:t>
      </w:r>
      <w:r w:rsidR="00187860" w:rsidRPr="00DE5F79">
        <w:rPr>
          <w:rFonts w:ascii="Times New Roman" w:hAnsi="Times New Roman" w:cs="Times New Roman"/>
        </w:rPr>
        <w:t xml:space="preserve"> </w:t>
      </w:r>
      <w:r w:rsidRPr="00DE5F79">
        <w:rPr>
          <w:rFonts w:ascii="Times New Roman" w:hAnsi="Times New Roman" w:cs="Times New Roman"/>
        </w:rPr>
        <w:t>placenta</w:t>
      </w:r>
      <w:r w:rsidR="00AE0B05" w:rsidRPr="00DE5F79">
        <w:rPr>
          <w:rFonts w:ascii="Times New Roman" w:hAnsi="Times New Roman" w:cs="Times New Roman"/>
        </w:rPr>
        <w:t xml:space="preserve"> </w:t>
      </w:r>
    </w:p>
    <w:p w14:paraId="79F484F7" w14:textId="77777777" w:rsidR="003F76DD" w:rsidRPr="00DE5F79" w:rsidRDefault="003F76DD" w:rsidP="003F76DD">
      <w:pPr>
        <w:rPr>
          <w:rFonts w:ascii="Times New Roman" w:hAnsi="Times New Roman" w:cs="Times New Roman"/>
        </w:rPr>
      </w:pPr>
    </w:p>
    <w:p w14:paraId="4517D838" w14:textId="3CC96FE4" w:rsidR="007B041B" w:rsidRPr="00DE5F79" w:rsidRDefault="00960C03" w:rsidP="00546D5A">
      <w:pPr>
        <w:ind w:firstLine="720"/>
        <w:rPr>
          <w:rFonts w:ascii="Times New Roman" w:hAnsi="Times New Roman" w:cs="Times New Roman"/>
        </w:rPr>
      </w:pPr>
      <w:r w:rsidRPr="00DE5F79">
        <w:rPr>
          <w:rFonts w:ascii="Times New Roman" w:hAnsi="Times New Roman" w:cs="Times New Roman"/>
        </w:rPr>
        <w:t xml:space="preserve">The placenta is the first organ that reaches full maturation during pregnancy. </w:t>
      </w:r>
      <w:r w:rsidR="002076A5" w:rsidRPr="00DE5F79">
        <w:rPr>
          <w:rFonts w:ascii="Times New Roman" w:hAnsi="Times New Roman" w:cs="Times New Roman"/>
        </w:rPr>
        <w:t xml:space="preserve">The human placenta is composed of </w:t>
      </w:r>
      <w:r w:rsidR="001826DB" w:rsidRPr="00DE5F79">
        <w:rPr>
          <w:rFonts w:ascii="Times New Roman" w:hAnsi="Times New Roman" w:cs="Times New Roman"/>
        </w:rPr>
        <w:t>layers</w:t>
      </w:r>
      <w:r w:rsidR="002076A5" w:rsidRPr="00DE5F79">
        <w:rPr>
          <w:rFonts w:ascii="Times New Roman" w:hAnsi="Times New Roman" w:cs="Times New Roman"/>
        </w:rPr>
        <w:t xml:space="preserve"> that have various functions in the materno-fetal interface. The human placenta </w:t>
      </w:r>
      <w:r w:rsidR="00AC7932" w:rsidRPr="00DE5F79">
        <w:rPr>
          <w:rFonts w:ascii="Times New Roman" w:hAnsi="Times New Roman" w:cs="Times New Roman"/>
        </w:rPr>
        <w:t xml:space="preserve">has two membranes, a microvillous membrane (MVM) that </w:t>
      </w:r>
      <w:r w:rsidR="0060560B" w:rsidRPr="00DE5F79">
        <w:rPr>
          <w:rFonts w:ascii="Times New Roman" w:hAnsi="Times New Roman" w:cs="Times New Roman"/>
        </w:rPr>
        <w:t xml:space="preserve">faces the maternal side </w:t>
      </w:r>
      <w:r w:rsidR="00AC7932" w:rsidRPr="00DE5F79">
        <w:rPr>
          <w:rFonts w:ascii="Times New Roman" w:hAnsi="Times New Roman" w:cs="Times New Roman"/>
        </w:rPr>
        <w:t>and is in direct contact with the maternal circulation, and a basolateral membrane</w:t>
      </w:r>
      <w:r w:rsidR="001826DB" w:rsidRPr="00DE5F79">
        <w:rPr>
          <w:rFonts w:ascii="Times New Roman" w:hAnsi="Times New Roman" w:cs="Times New Roman"/>
        </w:rPr>
        <w:t xml:space="preserve"> (BM)</w:t>
      </w:r>
      <w:r w:rsidR="00AC7932" w:rsidRPr="00DE5F79">
        <w:rPr>
          <w:rFonts w:ascii="Times New Roman" w:hAnsi="Times New Roman" w:cs="Times New Roman"/>
        </w:rPr>
        <w:t xml:space="preserve"> that is on the fetal side and is in direct contact with the fetal endothelium and capillaries w</w:t>
      </w:r>
      <w:r w:rsidR="000E2AB7" w:rsidRPr="00DE5F79">
        <w:rPr>
          <w:rFonts w:ascii="Times New Roman" w:hAnsi="Times New Roman" w:cs="Times New Roman"/>
        </w:rPr>
        <w:t xml:space="preserve">here the nutrient and gas </w:t>
      </w:r>
      <w:r w:rsidR="0060560B" w:rsidRPr="00DE5F79">
        <w:rPr>
          <w:rFonts w:ascii="Times New Roman" w:hAnsi="Times New Roman" w:cs="Times New Roman"/>
        </w:rPr>
        <w:t>exchange to</w:t>
      </w:r>
      <w:r w:rsidR="000E2AB7" w:rsidRPr="00DE5F79">
        <w:rPr>
          <w:rFonts w:ascii="Times New Roman" w:hAnsi="Times New Roman" w:cs="Times New Roman"/>
        </w:rPr>
        <w:t xml:space="preserve"> </w:t>
      </w:r>
      <w:r w:rsidR="0060560B" w:rsidRPr="00DE5F79">
        <w:rPr>
          <w:rFonts w:ascii="Times New Roman" w:hAnsi="Times New Roman" w:cs="Times New Roman"/>
        </w:rPr>
        <w:t>t</w:t>
      </w:r>
      <w:r w:rsidR="00AC7932" w:rsidRPr="00DE5F79">
        <w:rPr>
          <w:rFonts w:ascii="Times New Roman" w:hAnsi="Times New Roman" w:cs="Times New Roman"/>
        </w:rPr>
        <w:t>h</w:t>
      </w:r>
      <w:r w:rsidR="0060560B" w:rsidRPr="00DE5F79">
        <w:rPr>
          <w:rFonts w:ascii="Times New Roman" w:hAnsi="Times New Roman" w:cs="Times New Roman"/>
        </w:rPr>
        <w:t>e</w:t>
      </w:r>
      <w:r w:rsidR="00AC7932" w:rsidRPr="00DE5F79">
        <w:rPr>
          <w:rFonts w:ascii="Times New Roman" w:hAnsi="Times New Roman" w:cs="Times New Roman"/>
        </w:rPr>
        <w:t xml:space="preserve"> fetus occurs through transporters. Within those layers, various </w:t>
      </w:r>
      <w:r w:rsidR="002076A5" w:rsidRPr="00DE5F79">
        <w:rPr>
          <w:rFonts w:ascii="Times New Roman" w:hAnsi="Times New Roman" w:cs="Times New Roman"/>
        </w:rPr>
        <w:t>cell types</w:t>
      </w:r>
      <w:r w:rsidR="00AC7932" w:rsidRPr="00DE5F79">
        <w:rPr>
          <w:rFonts w:ascii="Times New Roman" w:hAnsi="Times New Roman" w:cs="Times New Roman"/>
        </w:rPr>
        <w:t xml:space="preserve"> exist and each has a specific role and maturation speed. Moving from the MVM to the BM, inwards from the maternal membrane to the fetal membrane, the cell types are as follows:</w:t>
      </w:r>
      <w:r w:rsidR="00B72F6D" w:rsidRPr="00DE5F79">
        <w:rPr>
          <w:rFonts w:ascii="Times New Roman" w:hAnsi="Times New Roman" w:cs="Times New Roman"/>
        </w:rPr>
        <w:t xml:space="preserve"> extravillous </w:t>
      </w:r>
      <w:r w:rsidRPr="00DE5F79">
        <w:rPr>
          <w:rFonts w:ascii="Times New Roman" w:hAnsi="Times New Roman" w:cs="Times New Roman"/>
        </w:rPr>
        <w:t>cytotrophoblasts</w:t>
      </w:r>
      <w:r w:rsidR="00B72F6D" w:rsidRPr="00DE5F79">
        <w:rPr>
          <w:rFonts w:ascii="Times New Roman" w:hAnsi="Times New Roman" w:cs="Times New Roman"/>
        </w:rPr>
        <w:t>,</w:t>
      </w:r>
      <w:r w:rsidRPr="00DE5F79">
        <w:rPr>
          <w:rFonts w:ascii="Times New Roman" w:hAnsi="Times New Roman" w:cs="Times New Roman"/>
        </w:rPr>
        <w:t xml:space="preserve"> syncytiotrophoblasts</w:t>
      </w:r>
      <w:r w:rsidR="002076A5" w:rsidRPr="00DE5F79">
        <w:rPr>
          <w:rFonts w:ascii="Times New Roman" w:hAnsi="Times New Roman" w:cs="Times New Roman"/>
        </w:rPr>
        <w:t xml:space="preserve">, </w:t>
      </w:r>
      <w:r w:rsidRPr="00DE5F79">
        <w:rPr>
          <w:rFonts w:ascii="Times New Roman" w:hAnsi="Times New Roman" w:cs="Times New Roman"/>
        </w:rPr>
        <w:t>villous cytotrophoblasts,</w:t>
      </w:r>
      <w:r w:rsidR="00E634C0" w:rsidRPr="00DE5F79">
        <w:rPr>
          <w:rFonts w:ascii="Times New Roman" w:hAnsi="Times New Roman" w:cs="Times New Roman"/>
        </w:rPr>
        <w:t xml:space="preserve"> </w:t>
      </w:r>
      <w:r w:rsidRPr="00DE5F79">
        <w:rPr>
          <w:rFonts w:ascii="Times New Roman" w:hAnsi="Times New Roman" w:cs="Times New Roman"/>
        </w:rPr>
        <w:t>cytotrophoblasts</w:t>
      </w:r>
      <w:r w:rsidR="00E634C0" w:rsidRPr="00DE5F79">
        <w:rPr>
          <w:rFonts w:ascii="Times New Roman" w:hAnsi="Times New Roman" w:cs="Times New Roman"/>
        </w:rPr>
        <w:t xml:space="preserve"> and fetal capillary endothelium</w:t>
      </w:r>
      <w:r w:rsidR="0052479E" w:rsidRPr="00DE5F79">
        <w:rPr>
          <w:rFonts w:ascii="Times New Roman" w:hAnsi="Times New Roman" w:cs="Times New Roman"/>
        </w:rPr>
        <w:t xml:space="preserve"> (CHECK THE EXACT CELL TYPES SINCE</w:t>
      </w:r>
      <w:r w:rsidR="00CD16D6" w:rsidRPr="00DE5F79">
        <w:rPr>
          <w:rFonts w:ascii="Times New Roman" w:hAnsi="Times New Roman" w:cs="Times New Roman"/>
        </w:rPr>
        <w:t xml:space="preserve"> YOU WERE GUNN</w:t>
      </w:r>
      <w:r w:rsidR="0052479E" w:rsidRPr="00DE5F79">
        <w:rPr>
          <w:rFonts w:ascii="Times New Roman" w:hAnsi="Times New Roman" w:cs="Times New Roman"/>
        </w:rPr>
        <w:t xml:space="preserve">A SAY STB </w:t>
      </w:r>
      <w:r w:rsidR="0052479E" w:rsidRPr="00DE5F79">
        <w:rPr>
          <w:rFonts w:ascii="Times New Roman" w:hAnsi="Times New Roman" w:cs="Times New Roman"/>
        </w:rPr>
        <w:sym w:font="Wingdings" w:char="F0E0"/>
      </w:r>
      <w:r w:rsidR="0052479E" w:rsidRPr="00DE5F79">
        <w:rPr>
          <w:rFonts w:ascii="Times New Roman" w:hAnsi="Times New Roman" w:cs="Times New Roman"/>
        </w:rPr>
        <w:t xml:space="preserve"> CTB </w:t>
      </w:r>
      <w:r w:rsidR="0052479E" w:rsidRPr="00DE5F79">
        <w:rPr>
          <w:rFonts w:ascii="Times New Roman" w:hAnsi="Times New Roman" w:cs="Times New Roman"/>
        </w:rPr>
        <w:sym w:font="Wingdings" w:char="F0E0"/>
      </w:r>
      <w:r w:rsidR="00946FE0" w:rsidRPr="00DE5F79">
        <w:rPr>
          <w:rFonts w:ascii="Times New Roman" w:hAnsi="Times New Roman" w:cs="Times New Roman"/>
        </w:rPr>
        <w:t>ENDOTHELIAL FETAL CELLS)</w:t>
      </w:r>
      <w:r w:rsidR="0052479E" w:rsidRPr="00DE5F79">
        <w:rPr>
          <w:rFonts w:ascii="Times New Roman" w:hAnsi="Times New Roman" w:cs="Times New Roman"/>
        </w:rPr>
        <w:t xml:space="preserve"> </w:t>
      </w:r>
      <w:r w:rsidRPr="00DE5F79">
        <w:rPr>
          <w:rFonts w:ascii="Times New Roman" w:hAnsi="Times New Roman" w:cs="Times New Roman"/>
        </w:rPr>
        <w:t xml:space="preserve">. </w:t>
      </w:r>
    </w:p>
    <w:p w14:paraId="4A55FFC2" w14:textId="77777777" w:rsidR="00CF3277" w:rsidRPr="00DE5F79" w:rsidRDefault="00CF3277" w:rsidP="00546D5A">
      <w:pPr>
        <w:ind w:firstLine="720"/>
        <w:rPr>
          <w:rFonts w:ascii="Times New Roman" w:hAnsi="Times New Roman" w:cs="Times New Roman"/>
        </w:rPr>
      </w:pPr>
    </w:p>
    <w:p w14:paraId="29585DAF" w14:textId="2060CA61" w:rsidR="00E91471" w:rsidRPr="00DE5F79" w:rsidRDefault="001E08B4" w:rsidP="00546D5A">
      <w:pPr>
        <w:ind w:firstLine="720"/>
        <w:rPr>
          <w:rFonts w:ascii="Times New Roman" w:hAnsi="Times New Roman" w:cs="Times New Roman"/>
        </w:rPr>
      </w:pPr>
      <w:r w:rsidRPr="00DE5F79">
        <w:rPr>
          <w:rFonts w:ascii="Times New Roman" w:hAnsi="Times New Roman" w:cs="Times New Roman"/>
        </w:rPr>
        <w:t>Non-human</w:t>
      </w:r>
      <w:r w:rsidR="001E2B31" w:rsidRPr="00DE5F79">
        <w:rPr>
          <w:rFonts w:ascii="Times New Roman" w:hAnsi="Times New Roman" w:cs="Times New Roman"/>
        </w:rPr>
        <w:t xml:space="preserve"> placenta, mainly that of mice, </w:t>
      </w:r>
      <w:r w:rsidR="00AF600D" w:rsidRPr="00DE5F79">
        <w:rPr>
          <w:rFonts w:ascii="Times New Roman" w:hAnsi="Times New Roman" w:cs="Times New Roman"/>
        </w:rPr>
        <w:t xml:space="preserve">has different </w:t>
      </w:r>
      <w:r w:rsidR="00244B9B" w:rsidRPr="00DE5F79">
        <w:rPr>
          <w:rFonts w:ascii="Times New Roman" w:hAnsi="Times New Roman" w:cs="Times New Roman"/>
        </w:rPr>
        <w:t xml:space="preserve">cell </w:t>
      </w:r>
      <w:r w:rsidR="0052479E" w:rsidRPr="00DE5F79">
        <w:rPr>
          <w:rFonts w:ascii="Times New Roman" w:hAnsi="Times New Roman" w:cs="Times New Roman"/>
        </w:rPr>
        <w:t>types</w:t>
      </w:r>
      <w:r w:rsidR="00244B9B" w:rsidRPr="00DE5F79">
        <w:rPr>
          <w:rFonts w:ascii="Times New Roman" w:hAnsi="Times New Roman" w:cs="Times New Roman"/>
        </w:rPr>
        <w:t xml:space="preserve"> but</w:t>
      </w:r>
      <w:r w:rsidR="00AA6796" w:rsidRPr="00DE5F79">
        <w:rPr>
          <w:rFonts w:ascii="Times New Roman" w:hAnsi="Times New Roman" w:cs="Times New Roman"/>
        </w:rPr>
        <w:t xml:space="preserve"> possesses the same discoid structure that the human placenta has. Due to </w:t>
      </w:r>
      <w:r w:rsidR="004E6779" w:rsidRPr="00DE5F79">
        <w:rPr>
          <w:rFonts w:ascii="Times New Roman" w:hAnsi="Times New Roman" w:cs="Times New Roman"/>
        </w:rPr>
        <w:t xml:space="preserve">natural </w:t>
      </w:r>
      <w:r w:rsidR="00AA6796" w:rsidRPr="00DE5F79">
        <w:rPr>
          <w:rFonts w:ascii="Times New Roman" w:hAnsi="Times New Roman" w:cs="Times New Roman"/>
        </w:rPr>
        <w:t xml:space="preserve">differences </w:t>
      </w:r>
      <w:r w:rsidR="004E6779" w:rsidRPr="00DE5F79">
        <w:rPr>
          <w:rFonts w:ascii="Times New Roman" w:hAnsi="Times New Roman" w:cs="Times New Roman"/>
        </w:rPr>
        <w:t>between mammalian physiology</w:t>
      </w:r>
      <w:r w:rsidR="00AA6796" w:rsidRPr="00DE5F79">
        <w:rPr>
          <w:rFonts w:ascii="Times New Roman" w:hAnsi="Times New Roman" w:cs="Times New Roman"/>
        </w:rPr>
        <w:t>, the placental growth and differentiation is expected to be unique to each</w:t>
      </w:r>
      <w:r w:rsidR="004E6779" w:rsidRPr="00DE5F79">
        <w:rPr>
          <w:rFonts w:ascii="Times New Roman" w:hAnsi="Times New Roman" w:cs="Times New Roman"/>
        </w:rPr>
        <w:t xml:space="preserve"> species</w:t>
      </w:r>
      <w:r w:rsidR="00AA6796" w:rsidRPr="00DE5F79">
        <w:rPr>
          <w:rFonts w:ascii="Times New Roman" w:hAnsi="Times New Roman" w:cs="Times New Roman"/>
        </w:rPr>
        <w:t xml:space="preserve">. There is a number of differences between the </w:t>
      </w:r>
      <w:r w:rsidR="005C7C0D" w:rsidRPr="00DE5F79">
        <w:rPr>
          <w:rFonts w:ascii="Times New Roman" w:hAnsi="Times New Roman" w:cs="Times New Roman"/>
        </w:rPr>
        <w:t>human and animal placenta tha</w:t>
      </w:r>
      <w:r w:rsidR="00244B9B" w:rsidRPr="00DE5F79">
        <w:rPr>
          <w:rFonts w:ascii="Times New Roman" w:hAnsi="Times New Roman" w:cs="Times New Roman"/>
        </w:rPr>
        <w:t>t</w:t>
      </w:r>
      <w:r w:rsidR="005C7C0D" w:rsidRPr="00DE5F79">
        <w:rPr>
          <w:rFonts w:ascii="Times New Roman" w:hAnsi="Times New Roman" w:cs="Times New Roman"/>
        </w:rPr>
        <w:t xml:space="preserve"> include the difference in gestation age, </w:t>
      </w:r>
      <w:r w:rsidR="00990277" w:rsidRPr="00DE5F79">
        <w:rPr>
          <w:rFonts w:ascii="Times New Roman" w:hAnsi="Times New Roman" w:cs="Times New Roman"/>
        </w:rPr>
        <w:t xml:space="preserve">litter size, </w:t>
      </w:r>
      <w:r w:rsidR="005C7C0D" w:rsidRPr="00DE5F79">
        <w:rPr>
          <w:rFonts w:ascii="Times New Roman" w:hAnsi="Times New Roman" w:cs="Times New Roman"/>
        </w:rPr>
        <w:t>maturation of the placenta, function of certain cell types in the placenta, differences in transporter expressions on the placental membranes, differences in</w:t>
      </w:r>
      <w:r w:rsidR="004A6E2D" w:rsidRPr="00DE5F79">
        <w:rPr>
          <w:rFonts w:ascii="Times New Roman" w:hAnsi="Times New Roman" w:cs="Times New Roman"/>
        </w:rPr>
        <w:t xml:space="preserve"> interhemal layers and histo</w:t>
      </w:r>
      <w:r w:rsidR="00125A67" w:rsidRPr="00DE5F79">
        <w:rPr>
          <w:rFonts w:ascii="Times New Roman" w:hAnsi="Times New Roman" w:cs="Times New Roman"/>
        </w:rPr>
        <w:t>logical differences.</w:t>
      </w:r>
      <w:r w:rsidR="0052479E" w:rsidRPr="00DE5F79">
        <w:rPr>
          <w:rFonts w:ascii="Times New Roman" w:hAnsi="Times New Roman" w:cs="Times New Roman"/>
        </w:rPr>
        <w:t xml:space="preserve"> </w:t>
      </w:r>
      <w:r w:rsidR="00C3243F" w:rsidRPr="00DE5F79">
        <w:rPr>
          <w:rFonts w:ascii="Times New Roman" w:hAnsi="Times New Roman" w:cs="Times New Roman"/>
        </w:rPr>
        <w:t>The m</w:t>
      </w:r>
      <w:r w:rsidR="00926CD1" w:rsidRPr="00DE5F79">
        <w:rPr>
          <w:rFonts w:ascii="Times New Roman" w:hAnsi="Times New Roman" w:cs="Times New Roman"/>
        </w:rPr>
        <w:t xml:space="preserve">ouse placenta has an inverted yolk sac placenta that is active throughout gestation. The human yolk sac, although evident during </w:t>
      </w:r>
      <w:r w:rsidR="004E6779" w:rsidRPr="00DE5F79">
        <w:rPr>
          <w:rFonts w:ascii="Times New Roman" w:hAnsi="Times New Roman" w:cs="Times New Roman"/>
        </w:rPr>
        <w:t xml:space="preserve">the first trimester, becomes inactive after the full maturation of the placenta. </w:t>
      </w:r>
      <w:r w:rsidR="00A854A9" w:rsidRPr="00DE5F79">
        <w:rPr>
          <w:rFonts w:ascii="Times New Roman" w:hAnsi="Times New Roman" w:cs="Times New Roman"/>
        </w:rPr>
        <w:t>Furthermore,</w:t>
      </w:r>
      <w:r w:rsidR="00CF3277" w:rsidRPr="00DE5F79">
        <w:rPr>
          <w:rFonts w:ascii="Times New Roman" w:hAnsi="Times New Roman" w:cs="Times New Roman"/>
        </w:rPr>
        <w:t xml:space="preserve"> the mouse placenta has more cell types and membranes than the human placenta. Moving inwards from the maternal membrane of the placenta to the fetal membran</w:t>
      </w:r>
      <w:r w:rsidR="00924338" w:rsidRPr="00DE5F79">
        <w:rPr>
          <w:rFonts w:ascii="Times New Roman" w:hAnsi="Times New Roman" w:cs="Times New Roman"/>
        </w:rPr>
        <w:t xml:space="preserve">e, the mouse placenta has </w:t>
      </w:r>
      <w:r w:rsidR="008D3E19" w:rsidRPr="00DE5F79">
        <w:rPr>
          <w:rFonts w:ascii="Times New Roman" w:hAnsi="Times New Roman" w:cs="Times New Roman"/>
        </w:rPr>
        <w:t>trophoblast</w:t>
      </w:r>
      <w:r w:rsidR="00924338" w:rsidRPr="00DE5F79">
        <w:rPr>
          <w:rFonts w:ascii="Times New Roman" w:hAnsi="Times New Roman" w:cs="Times New Roman"/>
        </w:rPr>
        <w:t xml:space="preserve"> giant</w:t>
      </w:r>
      <w:r w:rsidR="00CF3277" w:rsidRPr="00DE5F79">
        <w:rPr>
          <w:rFonts w:ascii="Times New Roman" w:hAnsi="Times New Roman" w:cs="Times New Roman"/>
        </w:rPr>
        <w:t xml:space="preserve"> cells, </w:t>
      </w:r>
      <w:r w:rsidR="008D3E19" w:rsidRPr="00DE5F79">
        <w:rPr>
          <w:rFonts w:ascii="Times New Roman" w:hAnsi="Times New Roman" w:cs="Times New Roman"/>
        </w:rPr>
        <w:t xml:space="preserve">spongiotrophoblast cells, </w:t>
      </w:r>
      <w:r w:rsidR="00924338" w:rsidRPr="00DE5F79">
        <w:rPr>
          <w:rFonts w:ascii="Times New Roman" w:hAnsi="Times New Roman" w:cs="Times New Roman"/>
        </w:rPr>
        <w:t>two sy</w:t>
      </w:r>
      <w:r w:rsidR="001F2B19" w:rsidRPr="00DE5F79">
        <w:rPr>
          <w:rFonts w:ascii="Times New Roman" w:hAnsi="Times New Roman" w:cs="Times New Roman"/>
        </w:rPr>
        <w:t xml:space="preserve">ncytial trophoblast layers, </w:t>
      </w:r>
      <w:r w:rsidR="00924338" w:rsidRPr="00DE5F79">
        <w:rPr>
          <w:rFonts w:ascii="Times New Roman" w:hAnsi="Times New Roman" w:cs="Times New Roman"/>
        </w:rPr>
        <w:t>mono</w:t>
      </w:r>
      <w:r w:rsidR="008D3E19" w:rsidRPr="00DE5F79">
        <w:rPr>
          <w:rFonts w:ascii="Times New Roman" w:hAnsi="Times New Roman" w:cs="Times New Roman"/>
        </w:rPr>
        <w:t>nuclear trophoblast cell</w:t>
      </w:r>
      <w:r w:rsidR="001F2B19" w:rsidRPr="00DE5F79">
        <w:rPr>
          <w:rFonts w:ascii="Times New Roman" w:hAnsi="Times New Roman" w:cs="Times New Roman"/>
        </w:rPr>
        <w:t>s</w:t>
      </w:r>
      <w:r w:rsidR="008D3E19" w:rsidRPr="00DE5F79">
        <w:rPr>
          <w:rFonts w:ascii="Times New Roman" w:hAnsi="Times New Roman" w:cs="Times New Roman"/>
        </w:rPr>
        <w:t>, and fetal endothelial cells. As many layers may resemble the human placenta, it is notable that the mouse placenta has an additional membrane due to the two syncytiotrophoblast layers</w:t>
      </w:r>
      <w:r w:rsidR="002F592E" w:rsidRPr="00DE5F79">
        <w:rPr>
          <w:rFonts w:ascii="Times New Roman" w:hAnsi="Times New Roman" w:cs="Times New Roman"/>
        </w:rPr>
        <w:t xml:space="preserve"> that are linked by gap junctions</w:t>
      </w:r>
      <w:r w:rsidR="008D3E19" w:rsidRPr="00DE5F79">
        <w:rPr>
          <w:rFonts w:ascii="Times New Roman" w:hAnsi="Times New Roman" w:cs="Times New Roman"/>
        </w:rPr>
        <w:t xml:space="preserve">. </w:t>
      </w:r>
    </w:p>
    <w:p w14:paraId="62E7F8C5" w14:textId="77777777" w:rsidR="006E7B3E" w:rsidRPr="00DE5F79" w:rsidRDefault="006E7B3E" w:rsidP="00E91471">
      <w:pPr>
        <w:rPr>
          <w:rFonts w:ascii="Times New Roman" w:hAnsi="Times New Roman" w:cs="Times New Roman"/>
          <w:b/>
        </w:rPr>
      </w:pPr>
    </w:p>
    <w:p w14:paraId="771415CD" w14:textId="3D66C79D" w:rsidR="008A4659" w:rsidRPr="00DE5F79" w:rsidRDefault="00812C4F" w:rsidP="002F592E">
      <w:pPr>
        <w:ind w:firstLine="720"/>
        <w:rPr>
          <w:rFonts w:ascii="Times New Roman" w:hAnsi="Times New Roman" w:cs="Times New Roman"/>
        </w:rPr>
      </w:pPr>
      <w:r w:rsidRPr="00DE5F79">
        <w:rPr>
          <w:rFonts w:ascii="Times New Roman" w:hAnsi="Times New Roman" w:cs="Times New Roman"/>
        </w:rPr>
        <w:t>The trophoblasts take up the most sp</w:t>
      </w:r>
      <w:r w:rsidR="00F61023" w:rsidRPr="00DE5F79">
        <w:rPr>
          <w:rFonts w:ascii="Times New Roman" w:hAnsi="Times New Roman" w:cs="Times New Roman"/>
        </w:rPr>
        <w:t xml:space="preserve">ace in the </w:t>
      </w:r>
      <w:r w:rsidR="007E6CBE" w:rsidRPr="00DE5F79">
        <w:rPr>
          <w:rFonts w:ascii="Times New Roman" w:hAnsi="Times New Roman" w:cs="Times New Roman"/>
        </w:rPr>
        <w:t xml:space="preserve">human and mouse </w:t>
      </w:r>
      <w:r w:rsidR="00F61023" w:rsidRPr="00DE5F79">
        <w:rPr>
          <w:rFonts w:ascii="Times New Roman" w:hAnsi="Times New Roman" w:cs="Times New Roman"/>
        </w:rPr>
        <w:t>placenta (figure to s</w:t>
      </w:r>
      <w:r w:rsidRPr="00DE5F79">
        <w:rPr>
          <w:rFonts w:ascii="Times New Roman" w:hAnsi="Times New Roman" w:cs="Times New Roman"/>
        </w:rPr>
        <w:t>how them) and besides having an endocrine function (hCG from sync CHECK IT EXACTLY), they ar</w:t>
      </w:r>
      <w:r w:rsidR="0026269E" w:rsidRPr="00DE5F79">
        <w:rPr>
          <w:rFonts w:ascii="Times New Roman" w:hAnsi="Times New Roman" w:cs="Times New Roman"/>
        </w:rPr>
        <w:t xml:space="preserve">e the main site of nutrient, </w:t>
      </w:r>
      <w:r w:rsidRPr="00DE5F79">
        <w:rPr>
          <w:rFonts w:ascii="Times New Roman" w:hAnsi="Times New Roman" w:cs="Times New Roman"/>
        </w:rPr>
        <w:t>gas</w:t>
      </w:r>
      <w:r w:rsidR="0026269E" w:rsidRPr="00DE5F79">
        <w:rPr>
          <w:rFonts w:ascii="Times New Roman" w:hAnsi="Times New Roman" w:cs="Times New Roman"/>
        </w:rPr>
        <w:t xml:space="preserve"> and waste</w:t>
      </w:r>
      <w:r w:rsidRPr="00DE5F79">
        <w:rPr>
          <w:rFonts w:ascii="Times New Roman" w:hAnsi="Times New Roman" w:cs="Times New Roman"/>
        </w:rPr>
        <w:t xml:space="preserve"> exchange between</w:t>
      </w:r>
      <w:r w:rsidR="00F61023" w:rsidRPr="00DE5F79">
        <w:rPr>
          <w:rFonts w:ascii="Times New Roman" w:hAnsi="Times New Roman" w:cs="Times New Roman"/>
        </w:rPr>
        <w:t xml:space="preserve"> t</w:t>
      </w:r>
      <w:r w:rsidRPr="00DE5F79">
        <w:rPr>
          <w:rFonts w:ascii="Times New Roman" w:hAnsi="Times New Roman" w:cs="Times New Roman"/>
        </w:rPr>
        <w:t xml:space="preserve">he mother and the fetus. </w:t>
      </w:r>
      <w:r w:rsidR="008627FD" w:rsidRPr="00DE5F79">
        <w:rPr>
          <w:rFonts w:ascii="Times New Roman" w:hAnsi="Times New Roman" w:cs="Times New Roman"/>
        </w:rPr>
        <w:t>The syncytiot</w:t>
      </w:r>
      <w:r w:rsidR="00323D4B" w:rsidRPr="00DE5F79">
        <w:rPr>
          <w:rFonts w:ascii="Times New Roman" w:hAnsi="Times New Roman" w:cs="Times New Roman"/>
        </w:rPr>
        <w:t>rophoblast and the extravillous</w:t>
      </w:r>
      <w:r w:rsidR="008627FD" w:rsidRPr="00DE5F79">
        <w:rPr>
          <w:rFonts w:ascii="Times New Roman" w:hAnsi="Times New Roman" w:cs="Times New Roman"/>
        </w:rPr>
        <w:t xml:space="preserve"> cytotrophoblasts </w:t>
      </w:r>
      <w:r w:rsidR="00323D4B" w:rsidRPr="00DE5F79">
        <w:rPr>
          <w:rFonts w:ascii="Times New Roman" w:hAnsi="Times New Roman" w:cs="Times New Roman"/>
        </w:rPr>
        <w:t xml:space="preserve">(KNOW WHICH TB ARE ACTUALLY IN DIRECT CONTACT OR IS IT THE ENTIRE TB LAYER??) </w:t>
      </w:r>
      <w:r w:rsidR="008627FD" w:rsidRPr="00DE5F79">
        <w:rPr>
          <w:rFonts w:ascii="Times New Roman" w:hAnsi="Times New Roman" w:cs="Times New Roman"/>
        </w:rPr>
        <w:t xml:space="preserve">are in direct contact with the maternal blood. </w:t>
      </w:r>
      <w:r w:rsidR="00332AED" w:rsidRPr="00DE5F79">
        <w:rPr>
          <w:rFonts w:ascii="Times New Roman" w:hAnsi="Times New Roman" w:cs="Times New Roman"/>
        </w:rPr>
        <w:t xml:space="preserve">It is worthy to note that the syncytiotrophoblast is the main part of exchange since it is the outermost layer in the placenta. The survival of the </w:t>
      </w:r>
      <w:r w:rsidR="00715149" w:rsidRPr="00DE5F79">
        <w:rPr>
          <w:rFonts w:ascii="Times New Roman" w:hAnsi="Times New Roman" w:cs="Times New Roman"/>
        </w:rPr>
        <w:t xml:space="preserve">human </w:t>
      </w:r>
      <w:r w:rsidR="00332AED" w:rsidRPr="00DE5F79">
        <w:rPr>
          <w:rFonts w:ascii="Times New Roman" w:hAnsi="Times New Roman" w:cs="Times New Roman"/>
        </w:rPr>
        <w:t xml:space="preserve">placenta and the fetus heavily rely on the trophoblast ability to </w:t>
      </w:r>
      <w:r w:rsidR="009E40A1" w:rsidRPr="00DE5F79">
        <w:rPr>
          <w:rFonts w:ascii="Times New Roman" w:hAnsi="Times New Roman" w:cs="Times New Roman"/>
        </w:rPr>
        <w:t>invade t</w:t>
      </w:r>
      <w:r w:rsidR="00885C33" w:rsidRPr="00DE5F79">
        <w:rPr>
          <w:rFonts w:ascii="Times New Roman" w:hAnsi="Times New Roman" w:cs="Times New Roman"/>
        </w:rPr>
        <w:t>he maternal myometrial spiral arteries. Failure to invade the myometrium jeopardizes the placental ability to successfully exchange nutrients and gases thus risking an early termination of pregnancy or an unhealthy pregnancy. The ability to invade the maternal myometrium occurs during th</w:t>
      </w:r>
      <w:r w:rsidR="0070262A" w:rsidRPr="00DE5F79">
        <w:rPr>
          <w:rFonts w:ascii="Times New Roman" w:hAnsi="Times New Roman" w:cs="Times New Roman"/>
        </w:rPr>
        <w:t>e first trimester and plays a role in determining pregnancy outcomes</w:t>
      </w:r>
      <w:r w:rsidR="00885C33" w:rsidRPr="00DE5F79">
        <w:rPr>
          <w:rFonts w:ascii="Times New Roman" w:hAnsi="Times New Roman" w:cs="Times New Roman"/>
        </w:rPr>
        <w:t>. During the rest of the pregnancy, the syncytiotrophoblast undergoes a series of angiogenesis to allow for increased exchange of nutrients and gases coping with the increased fetal needs throughout gestation. The trophoblast is also the outermost layer of the placenta facing the mother so its structural function makes it a barrier that protects the g</w:t>
      </w:r>
      <w:r w:rsidR="003B429F" w:rsidRPr="00DE5F79">
        <w:rPr>
          <w:rFonts w:ascii="Times New Roman" w:hAnsi="Times New Roman" w:cs="Times New Roman"/>
        </w:rPr>
        <w:t>rowing fetus. Finally, the syncytiotroph</w:t>
      </w:r>
      <w:r w:rsidR="00885C33" w:rsidRPr="00DE5F79">
        <w:rPr>
          <w:rFonts w:ascii="Times New Roman" w:hAnsi="Times New Roman" w:cs="Times New Roman"/>
        </w:rPr>
        <w:t xml:space="preserve">oblast has an endocrine </w:t>
      </w:r>
      <w:r w:rsidR="00885C33" w:rsidRPr="00DE5F79">
        <w:rPr>
          <w:rFonts w:ascii="Times New Roman" w:hAnsi="Times New Roman" w:cs="Times New Roman"/>
        </w:rPr>
        <w:lastRenderedPageBreak/>
        <w:t xml:space="preserve">function. </w:t>
      </w:r>
      <w:r w:rsidR="003B429F" w:rsidRPr="00DE5F79">
        <w:rPr>
          <w:rFonts w:ascii="Times New Roman" w:hAnsi="Times New Roman" w:cs="Times New Roman"/>
        </w:rPr>
        <w:t>The syncytiotrophoblast secretes the human chorionic gonadotropin, estrogens and progesterone, human placental lactogen, human placental growth hormone, insulin-like growth factor, and endothelial growth factor.</w:t>
      </w:r>
      <w:r w:rsidR="00BB5D98" w:rsidRPr="00DE5F79">
        <w:rPr>
          <w:rFonts w:ascii="Times New Roman" w:hAnsi="Times New Roman" w:cs="Times New Roman"/>
        </w:rPr>
        <w:t xml:space="preserve"> The placental endocrine function is thought to be sex-specific (CHECK IF SO) and thus the placenta has a distinct endocrine function depending on the sex of the embryo. </w:t>
      </w:r>
      <w:r w:rsidR="008A4659" w:rsidRPr="00DE5F79">
        <w:rPr>
          <w:rFonts w:ascii="Times New Roman" w:hAnsi="Times New Roman" w:cs="Times New Roman"/>
        </w:rPr>
        <w:t xml:space="preserve">In mice, the </w:t>
      </w:r>
      <w:r w:rsidR="00745457" w:rsidRPr="00DE5F79">
        <w:rPr>
          <w:rFonts w:ascii="Times New Roman" w:hAnsi="Times New Roman" w:cs="Times New Roman"/>
        </w:rPr>
        <w:t xml:space="preserve">placental survival does not depend on the deep trophoblastic invasion of the uterine wall, as the invasion is shallow </w:t>
      </w:r>
      <w:r w:rsidR="003D1F02" w:rsidRPr="00DE5F79">
        <w:rPr>
          <w:rFonts w:ascii="Times New Roman" w:hAnsi="Times New Roman" w:cs="Times New Roman"/>
        </w:rPr>
        <w:t xml:space="preserve">reaching only the endometrium. </w:t>
      </w:r>
      <w:r w:rsidR="005A416A" w:rsidRPr="00DE5F79">
        <w:rPr>
          <w:rFonts w:ascii="Times New Roman" w:hAnsi="Times New Roman" w:cs="Times New Roman"/>
        </w:rPr>
        <w:t>Considering that the human chorionic gonadotropin is human specific, other placental endocrine functions vary between humans and mice. Mouse placenta has a unique set of lactogens</w:t>
      </w:r>
      <w:r w:rsidR="007B7936" w:rsidRPr="00DE5F79">
        <w:rPr>
          <w:rFonts w:ascii="Times New Roman" w:hAnsi="Times New Roman" w:cs="Times New Roman"/>
        </w:rPr>
        <w:t xml:space="preserve"> </w:t>
      </w:r>
      <w:r w:rsidR="005A416A" w:rsidRPr="00DE5F79">
        <w:rPr>
          <w:rFonts w:ascii="Times New Roman" w:hAnsi="Times New Roman" w:cs="Times New Roman"/>
        </w:rPr>
        <w:t>that do not exist in humans</w:t>
      </w:r>
      <w:r w:rsidR="00320F4E" w:rsidRPr="00DE5F79">
        <w:rPr>
          <w:rFonts w:ascii="Times New Roman" w:hAnsi="Times New Roman" w:cs="Times New Roman"/>
        </w:rPr>
        <w:t xml:space="preserve">. Furthermore, trophoblastic giant cells in the mouse placenta produce </w:t>
      </w:r>
      <w:r w:rsidR="00A435C0" w:rsidRPr="00DE5F79">
        <w:rPr>
          <w:rFonts w:ascii="Times New Roman" w:hAnsi="Times New Roman" w:cs="Times New Roman"/>
        </w:rPr>
        <w:t xml:space="preserve">lactogen </w:t>
      </w:r>
      <w:r w:rsidR="008D3826" w:rsidRPr="00DE5F79">
        <w:rPr>
          <w:rFonts w:ascii="Times New Roman" w:hAnsi="Times New Roman" w:cs="Times New Roman"/>
        </w:rPr>
        <w:t>througho</w:t>
      </w:r>
      <w:r w:rsidR="00A435C0" w:rsidRPr="00DE5F79">
        <w:rPr>
          <w:rFonts w:ascii="Times New Roman" w:hAnsi="Times New Roman" w:cs="Times New Roman"/>
        </w:rPr>
        <w:t xml:space="preserve">ut gestation. </w:t>
      </w:r>
      <w:r w:rsidR="00CE0908" w:rsidRPr="00DE5F79">
        <w:rPr>
          <w:rFonts w:ascii="Times New Roman" w:hAnsi="Times New Roman" w:cs="Times New Roman"/>
        </w:rPr>
        <w:t xml:space="preserve">The corpus luteum maintains the production of progesterone throughout the mouse gestational period, whereas in humans, the corpus </w:t>
      </w:r>
      <w:r w:rsidR="008D3826" w:rsidRPr="00DE5F79">
        <w:rPr>
          <w:rFonts w:ascii="Times New Roman" w:hAnsi="Times New Roman" w:cs="Times New Roman"/>
        </w:rPr>
        <w:t>luteum function is overtaken by the p</w:t>
      </w:r>
      <w:r w:rsidR="00CE0908" w:rsidRPr="00DE5F79">
        <w:rPr>
          <w:rFonts w:ascii="Times New Roman" w:hAnsi="Times New Roman" w:cs="Times New Roman"/>
        </w:rPr>
        <w:t>l</w:t>
      </w:r>
      <w:r w:rsidR="008D3826" w:rsidRPr="00DE5F79">
        <w:rPr>
          <w:rFonts w:ascii="Times New Roman" w:hAnsi="Times New Roman" w:cs="Times New Roman"/>
        </w:rPr>
        <w:t>a</w:t>
      </w:r>
      <w:r w:rsidR="00CE0908" w:rsidRPr="00DE5F79">
        <w:rPr>
          <w:rFonts w:ascii="Times New Roman" w:hAnsi="Times New Roman" w:cs="Times New Roman"/>
        </w:rPr>
        <w:t>centa</w:t>
      </w:r>
      <w:r w:rsidR="008D3826" w:rsidRPr="00DE5F79">
        <w:rPr>
          <w:rFonts w:ascii="Times New Roman" w:hAnsi="Times New Roman" w:cs="Times New Roman"/>
        </w:rPr>
        <w:t>,</w:t>
      </w:r>
      <w:r w:rsidR="00CE0908" w:rsidRPr="00DE5F79">
        <w:rPr>
          <w:rFonts w:ascii="Times New Roman" w:hAnsi="Times New Roman" w:cs="Times New Roman"/>
        </w:rPr>
        <w:t xml:space="preserve"> specifically the syncytiotrophoblast. </w:t>
      </w:r>
      <w:r w:rsidR="00642FD0" w:rsidRPr="00DE5F79">
        <w:rPr>
          <w:rFonts w:ascii="Times New Roman" w:hAnsi="Times New Roman" w:cs="Times New Roman"/>
        </w:rPr>
        <w:t xml:space="preserve">The </w:t>
      </w:r>
      <w:r w:rsidR="008343C1" w:rsidRPr="00DE5F79">
        <w:rPr>
          <w:rFonts w:ascii="Times New Roman" w:hAnsi="Times New Roman" w:cs="Times New Roman"/>
        </w:rPr>
        <w:t>definitive</w:t>
      </w:r>
      <w:r w:rsidR="00642FD0" w:rsidRPr="00DE5F79">
        <w:rPr>
          <w:rFonts w:ascii="Times New Roman" w:hAnsi="Times New Roman" w:cs="Times New Roman"/>
        </w:rPr>
        <w:t xml:space="preserve"> structure of the placenta in mice is determines almost halfway through gestation, </w:t>
      </w:r>
      <w:r w:rsidR="00307522" w:rsidRPr="00DE5F79">
        <w:rPr>
          <w:rFonts w:ascii="Times New Roman" w:hAnsi="Times New Roman" w:cs="Times New Roman"/>
        </w:rPr>
        <w:t>whereas in humans, this is determined ver</w:t>
      </w:r>
      <w:r w:rsidR="0017738A" w:rsidRPr="00DE5F79">
        <w:rPr>
          <w:rFonts w:ascii="Times New Roman" w:hAnsi="Times New Roman" w:cs="Times New Roman"/>
        </w:rPr>
        <w:t>y early in pregnancy at around three</w:t>
      </w:r>
      <w:r w:rsidR="00307522" w:rsidRPr="00DE5F79">
        <w:rPr>
          <w:rFonts w:ascii="Times New Roman" w:hAnsi="Times New Roman" w:cs="Times New Roman"/>
        </w:rPr>
        <w:t xml:space="preserve"> weeks of gestation. </w:t>
      </w:r>
    </w:p>
    <w:p w14:paraId="48948503" w14:textId="77777777" w:rsidR="00E91471" w:rsidRPr="00DE5F79" w:rsidRDefault="00E91471" w:rsidP="00E91471">
      <w:pPr>
        <w:rPr>
          <w:rFonts w:ascii="Times New Roman" w:hAnsi="Times New Roman" w:cs="Times New Roman"/>
        </w:rPr>
      </w:pPr>
    </w:p>
    <w:p w14:paraId="1F36F753" w14:textId="195C1A51" w:rsidR="008A6674" w:rsidRPr="00DE5F79" w:rsidRDefault="00187860" w:rsidP="00F61023">
      <w:pPr>
        <w:pStyle w:val="Heading2"/>
        <w:rPr>
          <w:rFonts w:ascii="Times New Roman" w:hAnsi="Times New Roman" w:cs="Times New Roman"/>
        </w:rPr>
      </w:pPr>
      <w:r w:rsidRPr="00DE5F79">
        <w:rPr>
          <w:rFonts w:ascii="Times New Roman" w:hAnsi="Times New Roman" w:cs="Times New Roman"/>
        </w:rPr>
        <w:t>Placental d</w:t>
      </w:r>
      <w:r w:rsidR="008A6674" w:rsidRPr="00DE5F79">
        <w:rPr>
          <w:rFonts w:ascii="Times New Roman" w:hAnsi="Times New Roman" w:cs="Times New Roman"/>
        </w:rPr>
        <w:t xml:space="preserve">ifferentiation and </w:t>
      </w:r>
      <w:r w:rsidR="009A5479" w:rsidRPr="00DE5F79">
        <w:rPr>
          <w:rFonts w:ascii="Times New Roman" w:hAnsi="Times New Roman" w:cs="Times New Roman"/>
        </w:rPr>
        <w:t xml:space="preserve">growth </w:t>
      </w:r>
      <w:r w:rsidR="008A6674" w:rsidRPr="00DE5F79">
        <w:rPr>
          <w:rFonts w:ascii="Times New Roman" w:hAnsi="Times New Roman" w:cs="Times New Roman"/>
        </w:rPr>
        <w:t>processes throughout gestation</w:t>
      </w:r>
    </w:p>
    <w:p w14:paraId="7472905A" w14:textId="77777777" w:rsidR="00F61023" w:rsidRPr="00DE5F79" w:rsidRDefault="00F61023" w:rsidP="00F61023">
      <w:pPr>
        <w:rPr>
          <w:rFonts w:ascii="Times New Roman" w:hAnsi="Times New Roman" w:cs="Times New Roman"/>
        </w:rPr>
      </w:pPr>
    </w:p>
    <w:p w14:paraId="1D66207E" w14:textId="09C449E8" w:rsidR="00A31E71" w:rsidRPr="00DE5F79" w:rsidRDefault="00A31E71" w:rsidP="00991DB6">
      <w:pPr>
        <w:ind w:firstLine="720"/>
        <w:rPr>
          <w:rFonts w:ascii="Times New Roman" w:hAnsi="Times New Roman" w:cs="Times New Roman"/>
        </w:rPr>
      </w:pPr>
      <w:r w:rsidRPr="00DE5F79">
        <w:rPr>
          <w:rFonts w:ascii="Times New Roman" w:hAnsi="Times New Roman" w:cs="Times New Roman"/>
        </w:rPr>
        <w:t xml:space="preserve">In </w:t>
      </w:r>
      <w:r w:rsidR="002C7CF4" w:rsidRPr="00DE5F79">
        <w:rPr>
          <w:rFonts w:ascii="Times New Roman" w:hAnsi="Times New Roman" w:cs="Times New Roman"/>
        </w:rPr>
        <w:t xml:space="preserve">humans, </w:t>
      </w:r>
      <w:r w:rsidR="00205ECF" w:rsidRPr="00DE5F79">
        <w:rPr>
          <w:rFonts w:ascii="Times New Roman" w:hAnsi="Times New Roman" w:cs="Times New Roman"/>
        </w:rPr>
        <w:t>after fertilization, the blastocyst</w:t>
      </w:r>
      <w:r w:rsidR="00931677" w:rsidRPr="00DE5F79">
        <w:rPr>
          <w:rFonts w:ascii="Times New Roman" w:hAnsi="Times New Roman" w:cs="Times New Roman"/>
        </w:rPr>
        <w:t xml:space="preserve"> attaches to the uteri</w:t>
      </w:r>
      <w:r w:rsidR="0082593F" w:rsidRPr="00DE5F79">
        <w:rPr>
          <w:rFonts w:ascii="Times New Roman" w:hAnsi="Times New Roman" w:cs="Times New Roman"/>
        </w:rPr>
        <w:t>ne wall.</w:t>
      </w:r>
      <w:r w:rsidR="000B1CD1" w:rsidRPr="00DE5F79">
        <w:rPr>
          <w:rFonts w:ascii="Times New Roman" w:hAnsi="Times New Roman" w:cs="Times New Roman"/>
        </w:rPr>
        <w:t xml:space="preserve"> The </w:t>
      </w:r>
      <w:r w:rsidR="00AF1B5C" w:rsidRPr="00DE5F79">
        <w:rPr>
          <w:rFonts w:ascii="Times New Roman" w:hAnsi="Times New Roman" w:cs="Times New Roman"/>
        </w:rPr>
        <w:t>trophobl</w:t>
      </w:r>
      <w:r w:rsidR="000B1CD1" w:rsidRPr="00DE5F79">
        <w:rPr>
          <w:rFonts w:ascii="Times New Roman" w:hAnsi="Times New Roman" w:cs="Times New Roman"/>
        </w:rPr>
        <w:t>asts begin a</w:t>
      </w:r>
      <w:r w:rsidR="008359E8" w:rsidRPr="00DE5F79">
        <w:rPr>
          <w:rFonts w:ascii="Times New Roman" w:hAnsi="Times New Roman" w:cs="Times New Roman"/>
        </w:rPr>
        <w:t>t</w:t>
      </w:r>
      <w:r w:rsidR="000B1CD1" w:rsidRPr="00DE5F79">
        <w:rPr>
          <w:rFonts w:ascii="Times New Roman" w:hAnsi="Times New Roman" w:cs="Times New Roman"/>
        </w:rPr>
        <w:t xml:space="preserve"> rapid series of proliferation to produce</w:t>
      </w:r>
      <w:r w:rsidR="003804E6" w:rsidRPr="00DE5F79">
        <w:rPr>
          <w:rFonts w:ascii="Times New Roman" w:hAnsi="Times New Roman" w:cs="Times New Roman"/>
        </w:rPr>
        <w:t xml:space="preserve"> the syncytiotrophoblast</w:t>
      </w:r>
      <w:r w:rsidR="008359E8" w:rsidRPr="00DE5F79">
        <w:rPr>
          <w:rFonts w:ascii="Times New Roman" w:hAnsi="Times New Roman" w:cs="Times New Roman"/>
        </w:rPr>
        <w:t xml:space="preserve"> and cytotrophoblast</w:t>
      </w:r>
      <w:r w:rsidR="003804E6" w:rsidRPr="00DE5F79">
        <w:rPr>
          <w:rFonts w:ascii="Times New Roman" w:hAnsi="Times New Roman" w:cs="Times New Roman"/>
        </w:rPr>
        <w:t xml:space="preserve"> layer</w:t>
      </w:r>
      <w:r w:rsidR="008359E8" w:rsidRPr="00DE5F79">
        <w:rPr>
          <w:rFonts w:ascii="Times New Roman" w:hAnsi="Times New Roman" w:cs="Times New Roman"/>
        </w:rPr>
        <w:t xml:space="preserve">s. The syncytiotrophoblast </w:t>
      </w:r>
      <w:r w:rsidR="003804E6" w:rsidRPr="00DE5F79">
        <w:rPr>
          <w:rFonts w:ascii="Times New Roman" w:hAnsi="Times New Roman" w:cs="Times New Roman"/>
        </w:rPr>
        <w:t xml:space="preserve">begins its invasion of </w:t>
      </w:r>
      <w:r w:rsidR="002C7CF4" w:rsidRPr="00DE5F79">
        <w:rPr>
          <w:rFonts w:ascii="Times New Roman" w:hAnsi="Times New Roman" w:cs="Times New Roman"/>
        </w:rPr>
        <w:t xml:space="preserve">the </w:t>
      </w:r>
      <w:r w:rsidR="003804E6" w:rsidRPr="00DE5F79">
        <w:rPr>
          <w:rFonts w:ascii="Times New Roman" w:hAnsi="Times New Roman" w:cs="Times New Roman"/>
        </w:rPr>
        <w:t>maternal uterine wall</w:t>
      </w:r>
      <w:r w:rsidR="008359E8" w:rsidRPr="00DE5F79">
        <w:rPr>
          <w:rFonts w:ascii="Times New Roman" w:hAnsi="Times New Roman" w:cs="Times New Roman"/>
        </w:rPr>
        <w:t xml:space="preserve"> invading</w:t>
      </w:r>
      <w:r w:rsidR="00705532" w:rsidRPr="00DE5F79">
        <w:rPr>
          <w:rFonts w:ascii="Times New Roman" w:hAnsi="Times New Roman" w:cs="Times New Roman"/>
        </w:rPr>
        <w:t xml:space="preserve"> the endometrium to allow for maternofetal interaction</w:t>
      </w:r>
      <w:r w:rsidR="00D7168F" w:rsidRPr="00DE5F79">
        <w:rPr>
          <w:rFonts w:ascii="Times New Roman" w:hAnsi="Times New Roman" w:cs="Times New Roman"/>
        </w:rPr>
        <w:t xml:space="preserve"> through spiral arteries</w:t>
      </w:r>
      <w:r w:rsidR="00705532" w:rsidRPr="00DE5F79">
        <w:rPr>
          <w:rFonts w:ascii="Times New Roman" w:hAnsi="Times New Roman" w:cs="Times New Roman"/>
        </w:rPr>
        <w:t xml:space="preserve">. </w:t>
      </w:r>
      <w:r w:rsidR="008B73C2" w:rsidRPr="00DE5F79">
        <w:rPr>
          <w:rFonts w:ascii="Times New Roman" w:hAnsi="Times New Roman" w:cs="Times New Roman"/>
        </w:rPr>
        <w:t>(ONE ARTICLE SAID IT IS THE CTB THAT INVADES THE MYOMETRIUM, WHEREAS ANOTHER SAID IT IS THE STB</w:t>
      </w:r>
      <w:r w:rsidR="003F706D" w:rsidRPr="00DE5F79">
        <w:rPr>
          <w:rFonts w:ascii="Times New Roman" w:hAnsi="Times New Roman" w:cs="Times New Roman"/>
        </w:rPr>
        <w:t xml:space="preserve">.. CHECK IT). </w:t>
      </w:r>
      <w:r w:rsidR="00705532" w:rsidRPr="00DE5F79">
        <w:rPr>
          <w:rFonts w:ascii="Times New Roman" w:hAnsi="Times New Roman" w:cs="Times New Roman"/>
        </w:rPr>
        <w:t xml:space="preserve">The cytotrophoblasts, located beneath the syncytiotrophoblast, </w:t>
      </w:r>
      <w:r w:rsidR="00660201" w:rsidRPr="00DE5F79">
        <w:rPr>
          <w:rFonts w:ascii="Times New Roman" w:hAnsi="Times New Roman" w:cs="Times New Roman"/>
        </w:rPr>
        <w:t>push through the syncytiotrophoblast thus forcing it to expand into the endometrial space. Upon the successful expansion of the STB into the decidua, the fetal villi develop enabling the placenta to exchange nutrients, gases and wastes with the maternal circulation. This process of trophoblastic invasion occurs within the first weeks of gestation. Prior t</w:t>
      </w:r>
      <w:r w:rsidR="00B85E2E" w:rsidRPr="00DE5F79">
        <w:rPr>
          <w:rFonts w:ascii="Times New Roman" w:hAnsi="Times New Roman" w:cs="Times New Roman"/>
        </w:rPr>
        <w:t>o the full maturation of the pla</w:t>
      </w:r>
      <w:r w:rsidR="00660201" w:rsidRPr="00DE5F79">
        <w:rPr>
          <w:rFonts w:ascii="Times New Roman" w:hAnsi="Times New Roman" w:cs="Times New Roman"/>
        </w:rPr>
        <w:t>centa, the fetus is thought to acquire nutrients through the nutrient endocytotic action of the syncytiotroph</w:t>
      </w:r>
      <w:r w:rsidR="00D7168F" w:rsidRPr="00DE5F79">
        <w:rPr>
          <w:rFonts w:ascii="Times New Roman" w:hAnsi="Times New Roman" w:cs="Times New Roman"/>
        </w:rPr>
        <w:t>oblast</w:t>
      </w:r>
      <w:r w:rsidR="00660201" w:rsidRPr="00DE5F79">
        <w:rPr>
          <w:rFonts w:ascii="Times New Roman" w:hAnsi="Times New Roman" w:cs="Times New Roman"/>
        </w:rPr>
        <w:t>.</w:t>
      </w:r>
      <w:r w:rsidR="005C67D2" w:rsidRPr="00DE5F79">
        <w:rPr>
          <w:rFonts w:ascii="Times New Roman" w:hAnsi="Times New Roman" w:cs="Times New Roman"/>
        </w:rPr>
        <w:t xml:space="preserve"> The cytotrophoblasts</w:t>
      </w:r>
      <w:r w:rsidR="00B85E2E" w:rsidRPr="00DE5F79">
        <w:rPr>
          <w:rFonts w:ascii="Times New Roman" w:hAnsi="Times New Roman" w:cs="Times New Roman"/>
        </w:rPr>
        <w:t>, that differentiate into syncytiotrophoblast</w:t>
      </w:r>
      <w:r w:rsidR="005C67D2" w:rsidRPr="00DE5F79">
        <w:rPr>
          <w:rFonts w:ascii="Times New Roman" w:hAnsi="Times New Roman" w:cs="Times New Roman"/>
        </w:rPr>
        <w:t xml:space="preserve"> tend to decrease after the first half of pregnancy. </w:t>
      </w:r>
      <w:r w:rsidR="00991DB6" w:rsidRPr="00DE5F79">
        <w:rPr>
          <w:rFonts w:ascii="Times New Roman" w:hAnsi="Times New Roman" w:cs="Times New Roman"/>
        </w:rPr>
        <w:t>The endovascular trophoblasts act as a barrier preventing direct maternal blood circulation in the intervillous space until the 12</w:t>
      </w:r>
      <w:r w:rsidR="00991DB6" w:rsidRPr="00DE5F79">
        <w:rPr>
          <w:rFonts w:ascii="Times New Roman" w:hAnsi="Times New Roman" w:cs="Times New Roman"/>
          <w:vertAlign w:val="superscript"/>
        </w:rPr>
        <w:t>th</w:t>
      </w:r>
      <w:r w:rsidR="00991DB6" w:rsidRPr="00DE5F79">
        <w:rPr>
          <w:rFonts w:ascii="Times New Roman" w:hAnsi="Times New Roman" w:cs="Times New Roman"/>
        </w:rPr>
        <w:t xml:space="preserve"> week of gestation to protect the developing fetus from the highly oxygenated maternal blood. A failure in the trophoblastic invasion of the myometrium or the spiral artery remodeling can be a leading cause of preeclampsia or gestational complications. </w:t>
      </w:r>
    </w:p>
    <w:p w14:paraId="36762800" w14:textId="77777777" w:rsidR="007A2ACE" w:rsidRPr="00DE5F79" w:rsidRDefault="007A2ACE" w:rsidP="00991DB6">
      <w:pPr>
        <w:ind w:firstLine="720"/>
        <w:rPr>
          <w:rFonts w:ascii="Times New Roman" w:hAnsi="Times New Roman" w:cs="Times New Roman"/>
        </w:rPr>
      </w:pPr>
    </w:p>
    <w:p w14:paraId="5EB9677F" w14:textId="3F54AE0D" w:rsidR="00991DB6" w:rsidRPr="00DE5F79" w:rsidRDefault="00991DB6" w:rsidP="00991DB6">
      <w:pPr>
        <w:ind w:firstLine="720"/>
        <w:rPr>
          <w:rFonts w:ascii="Times New Roman" w:hAnsi="Times New Roman" w:cs="Times New Roman"/>
        </w:rPr>
      </w:pPr>
      <w:r w:rsidRPr="00DE5F79">
        <w:rPr>
          <w:rFonts w:ascii="Times New Roman" w:hAnsi="Times New Roman" w:cs="Times New Roman"/>
        </w:rPr>
        <w:t xml:space="preserve">In mice, </w:t>
      </w:r>
      <w:r w:rsidR="006A239D" w:rsidRPr="00DE5F79">
        <w:rPr>
          <w:rFonts w:ascii="Times New Roman" w:hAnsi="Times New Roman" w:cs="Times New Roman"/>
        </w:rPr>
        <w:t xml:space="preserve">the trophoblast proliferates and differentiates post-fertilization to give rise to </w:t>
      </w:r>
      <w:r w:rsidR="00B2732B" w:rsidRPr="00DE5F79">
        <w:rPr>
          <w:rFonts w:ascii="Times New Roman" w:hAnsi="Times New Roman" w:cs="Times New Roman"/>
        </w:rPr>
        <w:t>polar trophoblastic cells and murine trophoblastic cells</w:t>
      </w:r>
      <w:r w:rsidR="007A2ACE" w:rsidRPr="00DE5F79">
        <w:rPr>
          <w:rFonts w:ascii="Times New Roman" w:hAnsi="Times New Roman" w:cs="Times New Roman"/>
        </w:rPr>
        <w:t xml:space="preserve"> that divide to give rise to the trophoblastic giant cells. </w:t>
      </w:r>
      <w:r w:rsidR="00EA52F5" w:rsidRPr="00DE5F79">
        <w:rPr>
          <w:rFonts w:ascii="Times New Roman" w:hAnsi="Times New Roman" w:cs="Times New Roman"/>
        </w:rPr>
        <w:t>On the eighth day of gestation, mesoderm cells from the embryo give rise to the yolk sac which allows nutrient exchange between the mother and the fetus throughout gestation.</w:t>
      </w:r>
      <w:r w:rsidR="002B6E61" w:rsidRPr="00DE5F79">
        <w:rPr>
          <w:rFonts w:ascii="Times New Roman" w:hAnsi="Times New Roman" w:cs="Times New Roman"/>
        </w:rPr>
        <w:t xml:space="preserve"> </w:t>
      </w:r>
      <w:r w:rsidR="001F33D1" w:rsidRPr="00DE5F79">
        <w:rPr>
          <w:rFonts w:ascii="Times New Roman" w:hAnsi="Times New Roman" w:cs="Times New Roman"/>
        </w:rPr>
        <w:t>Part of the mesoderm invades the trophoblastic layer</w:t>
      </w:r>
      <w:r w:rsidR="004253CF" w:rsidRPr="00DE5F79">
        <w:rPr>
          <w:rFonts w:ascii="Times New Roman" w:hAnsi="Times New Roman" w:cs="Times New Roman"/>
        </w:rPr>
        <w:t xml:space="preserve"> </w:t>
      </w:r>
      <w:r w:rsidR="001F33D1" w:rsidRPr="00DE5F79">
        <w:rPr>
          <w:rFonts w:ascii="Times New Roman" w:hAnsi="Times New Roman" w:cs="Times New Roman"/>
        </w:rPr>
        <w:t xml:space="preserve">to establish a labyrinthine layer </w:t>
      </w:r>
      <w:r w:rsidR="004253CF" w:rsidRPr="00DE5F79">
        <w:rPr>
          <w:rFonts w:ascii="Times New Roman" w:hAnsi="Times New Roman" w:cs="Times New Roman"/>
        </w:rPr>
        <w:t xml:space="preserve">and a network of fetal blood vessels. The labyrinthine zone is </w:t>
      </w:r>
      <w:r w:rsidR="001F33D1" w:rsidRPr="00DE5F79">
        <w:rPr>
          <w:rFonts w:ascii="Times New Roman" w:hAnsi="Times New Roman" w:cs="Times New Roman"/>
        </w:rPr>
        <w:t>located underneath the maternal decidual zone and the junctional zone that lies betwee</w:t>
      </w:r>
      <w:r w:rsidR="004253CF" w:rsidRPr="00DE5F79">
        <w:rPr>
          <w:rFonts w:ascii="Times New Roman" w:hAnsi="Times New Roman" w:cs="Times New Roman"/>
        </w:rPr>
        <w:t>n the fetal and maternal sites. Those layers are clearly evident in the mouse placenta at 12.5 days of gestation. The junctional zone contains the trophoblastic gi</w:t>
      </w:r>
      <w:r w:rsidR="007F0954" w:rsidRPr="00DE5F79">
        <w:rPr>
          <w:rFonts w:ascii="Times New Roman" w:hAnsi="Times New Roman" w:cs="Times New Roman"/>
        </w:rPr>
        <w:t xml:space="preserve">ant cells, spongiotrophoblasts and trophoblastic glycogen cells that invade the decidua at day 13 of gestation. The </w:t>
      </w:r>
      <w:r w:rsidR="00286362" w:rsidRPr="00DE5F79">
        <w:rPr>
          <w:rFonts w:ascii="Times New Roman" w:hAnsi="Times New Roman" w:cs="Times New Roman"/>
        </w:rPr>
        <w:t xml:space="preserve">labyrinthine zone, developing from the trophoblasts, contains the differentiated trophoblasts: the double syncytiotrophoblast layers </w:t>
      </w:r>
      <w:r w:rsidR="00DE79D9" w:rsidRPr="00DE5F79">
        <w:rPr>
          <w:rFonts w:ascii="Times New Roman" w:hAnsi="Times New Roman" w:cs="Times New Roman"/>
        </w:rPr>
        <w:t xml:space="preserve">and the cytotrophoblast in </w:t>
      </w:r>
      <w:r w:rsidR="00DE79D9" w:rsidRPr="00DE5F79">
        <w:rPr>
          <w:rFonts w:ascii="Times New Roman" w:hAnsi="Times New Roman" w:cs="Times New Roman"/>
        </w:rPr>
        <w:lastRenderedPageBreak/>
        <w:t>contact with maternal circulation</w:t>
      </w:r>
      <w:r w:rsidR="003D2719" w:rsidRPr="00DE5F79">
        <w:rPr>
          <w:rFonts w:ascii="Times New Roman" w:hAnsi="Times New Roman" w:cs="Times New Roman"/>
        </w:rPr>
        <w:t>. Maternal blood</w:t>
      </w:r>
      <w:r w:rsidR="00DE79D9" w:rsidRPr="00DE5F79">
        <w:rPr>
          <w:rFonts w:ascii="Times New Roman" w:hAnsi="Times New Roman" w:cs="Times New Roman"/>
        </w:rPr>
        <w:t xml:space="preserve"> passes </w:t>
      </w:r>
      <w:r w:rsidR="003D2719" w:rsidRPr="00DE5F79">
        <w:rPr>
          <w:rFonts w:ascii="Times New Roman" w:hAnsi="Times New Roman" w:cs="Times New Roman"/>
        </w:rPr>
        <w:t xml:space="preserve">from the decidual zone </w:t>
      </w:r>
      <w:r w:rsidR="00DE79D9" w:rsidRPr="00DE5F79">
        <w:rPr>
          <w:rFonts w:ascii="Times New Roman" w:hAnsi="Times New Roman" w:cs="Times New Roman"/>
        </w:rPr>
        <w:t xml:space="preserve">through the </w:t>
      </w:r>
      <w:r w:rsidR="00683732" w:rsidRPr="00DE5F79">
        <w:rPr>
          <w:rFonts w:ascii="Times New Roman" w:hAnsi="Times New Roman" w:cs="Times New Roman"/>
        </w:rPr>
        <w:t>spongiotrophobla</w:t>
      </w:r>
      <w:r w:rsidR="00E05C52" w:rsidRPr="00DE5F79">
        <w:rPr>
          <w:rFonts w:ascii="Times New Roman" w:hAnsi="Times New Roman" w:cs="Times New Roman"/>
        </w:rPr>
        <w:t xml:space="preserve">sts in the </w:t>
      </w:r>
      <w:r w:rsidR="00DE79D9" w:rsidRPr="00DE5F79">
        <w:rPr>
          <w:rFonts w:ascii="Times New Roman" w:hAnsi="Times New Roman" w:cs="Times New Roman"/>
        </w:rPr>
        <w:t>junctional zone</w:t>
      </w:r>
      <w:r w:rsidR="00E05C52" w:rsidRPr="00DE5F79">
        <w:rPr>
          <w:rFonts w:ascii="Times New Roman" w:hAnsi="Times New Roman" w:cs="Times New Roman"/>
        </w:rPr>
        <w:t xml:space="preserve"> and into the </w:t>
      </w:r>
      <w:r w:rsidR="003D2719" w:rsidRPr="00DE5F79">
        <w:rPr>
          <w:rFonts w:ascii="Times New Roman" w:hAnsi="Times New Roman" w:cs="Times New Roman"/>
        </w:rPr>
        <w:t>labyrinth zone to surround the trophoblastic cells and allow for the nutrient, gas and waste exchange. As mentioned earlier, the placental complete structure is e</w:t>
      </w:r>
      <w:r w:rsidR="00683732" w:rsidRPr="00DE5F79">
        <w:rPr>
          <w:rFonts w:ascii="Times New Roman" w:hAnsi="Times New Roman" w:cs="Times New Roman"/>
        </w:rPr>
        <w:t>stablished late in pregnancy, u</w:t>
      </w:r>
      <w:r w:rsidR="003D2719" w:rsidRPr="00DE5F79">
        <w:rPr>
          <w:rFonts w:ascii="Times New Roman" w:hAnsi="Times New Roman" w:cs="Times New Roman"/>
        </w:rPr>
        <w:t>nlike the human placental structure that develops in the first three weeks of gestation, and the trophoblast invasion of the uterine wall occurs towards late gestation and is less critical in determining the survival of the fetus in the mouse, unlike the human trophoblastic invasion of the myometrium that dictates fetal supply and occurs very early in pregnancy.</w:t>
      </w:r>
    </w:p>
    <w:p w14:paraId="584F5482" w14:textId="77777777" w:rsidR="00CA38B3" w:rsidRPr="00DE5F79" w:rsidRDefault="00CA38B3" w:rsidP="006C6470">
      <w:pPr>
        <w:rPr>
          <w:rFonts w:ascii="Times New Roman" w:hAnsi="Times New Roman" w:cs="Times New Roman"/>
        </w:rPr>
      </w:pPr>
    </w:p>
    <w:p w14:paraId="3E72300D" w14:textId="0C9DCBA4" w:rsidR="005731F9" w:rsidRPr="00DE5F79" w:rsidRDefault="005731F9" w:rsidP="000C5574">
      <w:pPr>
        <w:pStyle w:val="Heading2"/>
        <w:rPr>
          <w:rFonts w:ascii="Times New Roman" w:hAnsi="Times New Roman" w:cs="Times New Roman"/>
        </w:rPr>
      </w:pPr>
      <w:r w:rsidRPr="00DE5F79">
        <w:rPr>
          <w:rFonts w:ascii="Times New Roman" w:hAnsi="Times New Roman" w:cs="Times New Roman"/>
        </w:rPr>
        <w:t xml:space="preserve">Placental </w:t>
      </w:r>
      <w:r w:rsidR="00350031" w:rsidRPr="00DE5F79">
        <w:rPr>
          <w:rFonts w:ascii="Times New Roman" w:hAnsi="Times New Roman" w:cs="Times New Roman"/>
        </w:rPr>
        <w:t xml:space="preserve">responses </w:t>
      </w:r>
      <w:r w:rsidRPr="00DE5F79">
        <w:rPr>
          <w:rFonts w:ascii="Times New Roman" w:hAnsi="Times New Roman" w:cs="Times New Roman"/>
        </w:rPr>
        <w:t>to maternal endocrine</w:t>
      </w:r>
      <w:r w:rsidR="00350031" w:rsidRPr="00DE5F79">
        <w:rPr>
          <w:rFonts w:ascii="Times New Roman" w:hAnsi="Times New Roman" w:cs="Times New Roman"/>
        </w:rPr>
        <w:t xml:space="preserve"> and nutritional</w:t>
      </w:r>
      <w:r w:rsidRPr="00DE5F79">
        <w:rPr>
          <w:rFonts w:ascii="Times New Roman" w:hAnsi="Times New Roman" w:cs="Times New Roman"/>
        </w:rPr>
        <w:t xml:space="preserve"> signals </w:t>
      </w:r>
      <w:r w:rsidR="002B4EE9" w:rsidRPr="00DE5F79">
        <w:rPr>
          <w:rFonts w:ascii="Times New Roman" w:hAnsi="Times New Roman" w:cs="Times New Roman"/>
        </w:rPr>
        <w:t xml:space="preserve">in </w:t>
      </w:r>
      <w:r w:rsidR="00966217" w:rsidRPr="00DE5F79">
        <w:rPr>
          <w:rFonts w:ascii="Times New Roman" w:hAnsi="Times New Roman" w:cs="Times New Roman"/>
        </w:rPr>
        <w:t>lean and obese mothers</w:t>
      </w:r>
      <w:r w:rsidR="002B4EE9" w:rsidRPr="00DE5F79">
        <w:rPr>
          <w:rFonts w:ascii="Times New Roman" w:hAnsi="Times New Roman" w:cs="Times New Roman"/>
        </w:rPr>
        <w:t xml:space="preserve"> </w:t>
      </w:r>
    </w:p>
    <w:p w14:paraId="75F9EB5D" w14:textId="77777777" w:rsidR="000C5574" w:rsidRPr="00DE5F79" w:rsidRDefault="000C5574" w:rsidP="000C5574">
      <w:pPr>
        <w:rPr>
          <w:rFonts w:ascii="Times New Roman" w:hAnsi="Times New Roman" w:cs="Times New Roman"/>
        </w:rPr>
      </w:pPr>
    </w:p>
    <w:p w14:paraId="79EDB52E" w14:textId="0E598D03" w:rsidR="00C87659" w:rsidRPr="00DE5F79" w:rsidRDefault="00C87659" w:rsidP="00C87659">
      <w:pPr>
        <w:rPr>
          <w:rFonts w:ascii="Times New Roman" w:hAnsi="Times New Roman" w:cs="Times New Roman"/>
        </w:rPr>
      </w:pPr>
      <w:r w:rsidRPr="00DE5F79">
        <w:rPr>
          <w:rFonts w:ascii="Times New Roman" w:hAnsi="Times New Roman" w:cs="Times New Roman"/>
        </w:rPr>
        <w:t xml:space="preserve">Not only does the placenta </w:t>
      </w:r>
      <w:r w:rsidR="00BB5D98" w:rsidRPr="00DE5F79">
        <w:rPr>
          <w:rFonts w:ascii="Times New Roman" w:hAnsi="Times New Roman" w:cs="Times New Roman"/>
        </w:rPr>
        <w:t xml:space="preserve">secrete hormones to the maternal circulation to increase the maternal catabolism and ensure the demands of the fetus and its survival are met, but it is additionally affected by </w:t>
      </w:r>
      <w:r w:rsidRPr="00DE5F79">
        <w:rPr>
          <w:rFonts w:ascii="Times New Roman" w:hAnsi="Times New Roman" w:cs="Times New Roman"/>
        </w:rPr>
        <w:t>maternal signals from the circulation</w:t>
      </w:r>
      <w:r w:rsidR="00BB5D98" w:rsidRPr="00DE5F79">
        <w:rPr>
          <w:rFonts w:ascii="Times New Roman" w:hAnsi="Times New Roman" w:cs="Times New Roman"/>
        </w:rPr>
        <w:t xml:space="preserve">. </w:t>
      </w:r>
    </w:p>
    <w:p w14:paraId="50C41FC5" w14:textId="65EFEA53" w:rsidR="00203036" w:rsidRPr="00DE5F79" w:rsidRDefault="00CF4DF3" w:rsidP="00BB5D98">
      <w:pPr>
        <w:rPr>
          <w:rFonts w:ascii="Times New Roman" w:hAnsi="Times New Roman" w:cs="Times New Roman"/>
        </w:rPr>
      </w:pPr>
      <w:r w:rsidRPr="00DE5F79">
        <w:rPr>
          <w:rFonts w:ascii="Times New Roman" w:hAnsi="Times New Roman" w:cs="Times New Roman"/>
        </w:rPr>
        <w:t xml:space="preserve">Some studies have shown </w:t>
      </w:r>
      <w:r w:rsidR="00F44E5F" w:rsidRPr="00DE5F79">
        <w:rPr>
          <w:rFonts w:ascii="Times New Roman" w:hAnsi="Times New Roman" w:cs="Times New Roman"/>
        </w:rPr>
        <w:t>that insulin like growth factor-</w:t>
      </w:r>
      <w:r w:rsidRPr="00DE5F79">
        <w:rPr>
          <w:rFonts w:ascii="Times New Roman" w:hAnsi="Times New Roman" w:cs="Times New Roman"/>
        </w:rPr>
        <w:t xml:space="preserve">1 </w:t>
      </w:r>
      <w:r w:rsidR="00F44E5F" w:rsidRPr="00DE5F79">
        <w:rPr>
          <w:rFonts w:ascii="Times New Roman" w:hAnsi="Times New Roman" w:cs="Times New Roman"/>
        </w:rPr>
        <w:t xml:space="preserve">stimulates fetal nutrient uptake by the </w:t>
      </w:r>
      <w:r w:rsidR="00183C12" w:rsidRPr="00DE5F79">
        <w:rPr>
          <w:rFonts w:ascii="Times New Roman" w:hAnsi="Times New Roman" w:cs="Times New Roman"/>
        </w:rPr>
        <w:t>placenta by i</w:t>
      </w:r>
      <w:r w:rsidR="005B7388" w:rsidRPr="00DE5F79">
        <w:rPr>
          <w:rFonts w:ascii="Times New Roman" w:hAnsi="Times New Roman" w:cs="Times New Roman"/>
        </w:rPr>
        <w:t xml:space="preserve">ncreasing the </w:t>
      </w:r>
      <w:r w:rsidR="006E0EC1" w:rsidRPr="00DE5F79">
        <w:rPr>
          <w:rFonts w:ascii="Times New Roman" w:hAnsi="Times New Roman" w:cs="Times New Roman"/>
        </w:rPr>
        <w:t>place</w:t>
      </w:r>
      <w:r w:rsidR="00B07249" w:rsidRPr="00DE5F79">
        <w:rPr>
          <w:rFonts w:ascii="Times New Roman" w:hAnsi="Times New Roman" w:cs="Times New Roman"/>
        </w:rPr>
        <w:t xml:space="preserve">nta glucose transporter, GLUT1 and the placental amino acid transport system, system A. </w:t>
      </w:r>
      <w:r w:rsidR="00EE5BD7" w:rsidRPr="00DE5F79">
        <w:rPr>
          <w:rFonts w:ascii="Times New Roman" w:hAnsi="Times New Roman" w:cs="Times New Roman"/>
        </w:rPr>
        <w:t xml:space="preserve">Although insulin promotes the uptake of glucose in maternal cells, its activity in the placenta does not mediate glucose transport. </w:t>
      </w:r>
      <w:r w:rsidR="00276386" w:rsidRPr="00DE5F79">
        <w:rPr>
          <w:rFonts w:ascii="Times New Roman" w:hAnsi="Times New Roman" w:cs="Times New Roman"/>
        </w:rPr>
        <w:t xml:space="preserve">In fact, maternal </w:t>
      </w:r>
      <w:r w:rsidR="00205CC6" w:rsidRPr="00DE5F79">
        <w:rPr>
          <w:rFonts w:ascii="Times New Roman" w:hAnsi="Times New Roman" w:cs="Times New Roman"/>
        </w:rPr>
        <w:t xml:space="preserve">insulin levels only mediate downstream </w:t>
      </w:r>
      <w:r w:rsidR="00295E37" w:rsidRPr="00DE5F79">
        <w:rPr>
          <w:rFonts w:ascii="Times New Roman" w:hAnsi="Times New Roman" w:cs="Times New Roman"/>
        </w:rPr>
        <w:t>signaling molecules</w:t>
      </w:r>
      <w:r w:rsidR="00205CC6" w:rsidRPr="00DE5F79">
        <w:rPr>
          <w:rFonts w:ascii="Times New Roman" w:hAnsi="Times New Roman" w:cs="Times New Roman"/>
        </w:rPr>
        <w:t xml:space="preserve"> of insulin</w:t>
      </w:r>
      <w:r w:rsidR="000E558C" w:rsidRPr="00DE5F79">
        <w:rPr>
          <w:rFonts w:ascii="Times New Roman" w:hAnsi="Times New Roman" w:cs="Times New Roman"/>
        </w:rPr>
        <w:t xml:space="preserve"> on the placental microvillous membrane</w:t>
      </w:r>
      <w:r w:rsidR="00205CC6" w:rsidRPr="00DE5F79">
        <w:rPr>
          <w:rFonts w:ascii="Times New Roman" w:hAnsi="Times New Roman" w:cs="Times New Roman"/>
        </w:rPr>
        <w:t xml:space="preserve">. For instance, insulin </w:t>
      </w:r>
      <w:r w:rsidR="00295E37" w:rsidRPr="00DE5F79">
        <w:rPr>
          <w:rFonts w:ascii="Times New Roman" w:hAnsi="Times New Roman" w:cs="Times New Roman"/>
        </w:rPr>
        <w:t xml:space="preserve">activates mTORC1 on the maternal side of the placenta causing its upregulation. </w:t>
      </w:r>
      <w:r w:rsidR="00E57385" w:rsidRPr="00DE5F79">
        <w:rPr>
          <w:rFonts w:ascii="Times New Roman" w:hAnsi="Times New Roman" w:cs="Times New Roman"/>
        </w:rPr>
        <w:t>In maternal obesity, the increased circulating maternal levels of insulin increase</w:t>
      </w:r>
      <w:r w:rsidR="00295E37" w:rsidRPr="00DE5F79">
        <w:rPr>
          <w:rFonts w:ascii="Times New Roman" w:hAnsi="Times New Roman" w:cs="Times New Roman"/>
        </w:rPr>
        <w:t xml:space="preserve"> lipogenesis mediated by mTORC1 signals</w:t>
      </w:r>
      <w:r w:rsidR="00EE5BD7" w:rsidRPr="00DE5F79">
        <w:rPr>
          <w:rFonts w:ascii="Times New Roman" w:hAnsi="Times New Roman" w:cs="Times New Roman"/>
        </w:rPr>
        <w:t>. This leads to</w:t>
      </w:r>
      <w:r w:rsidR="00295E37" w:rsidRPr="00DE5F79">
        <w:rPr>
          <w:rFonts w:ascii="Times New Roman" w:hAnsi="Times New Roman" w:cs="Times New Roman"/>
        </w:rPr>
        <w:t xml:space="preserve"> fat deposition on the placental barrier. Maternal insulin does not cross the placenta to the fetus and thus any correlation between the maternal insulin levels and those of the fetus are not due to direct transport of maternal insulin to the fetus through the placenta, but it might be caused by downstream activities of maternal insulin that lead to an increased macronutrient flux to the fetus. The fetus, in turn, responds by increasing insulin secretion and hence, the fetus develops an increased circulating insulin level indirectly associated to the maternal levels.</w:t>
      </w:r>
      <w:r w:rsidR="00C32263" w:rsidRPr="00DE5F79">
        <w:rPr>
          <w:rFonts w:ascii="Times New Roman" w:hAnsi="Times New Roman" w:cs="Times New Roman"/>
        </w:rPr>
        <w:t xml:space="preserve"> Insulin also stimulates system A </w:t>
      </w:r>
      <w:r w:rsidR="00AD158A" w:rsidRPr="00DE5F79">
        <w:rPr>
          <w:rFonts w:ascii="Times New Roman" w:hAnsi="Times New Roman" w:cs="Times New Roman"/>
        </w:rPr>
        <w:t xml:space="preserve">activity, which may be altered in events of maternal obesity. </w:t>
      </w:r>
    </w:p>
    <w:p w14:paraId="0D235495" w14:textId="77777777" w:rsidR="004F142F" w:rsidRPr="00DE5F79" w:rsidRDefault="004F142F" w:rsidP="000C5574">
      <w:pPr>
        <w:rPr>
          <w:rFonts w:ascii="Times New Roman" w:hAnsi="Times New Roman" w:cs="Times New Roman"/>
        </w:rPr>
      </w:pPr>
    </w:p>
    <w:p w14:paraId="1F70925A" w14:textId="3E4D60BF" w:rsidR="004F142F" w:rsidRPr="00DE5F79" w:rsidRDefault="004F142F" w:rsidP="000C5574">
      <w:pPr>
        <w:rPr>
          <w:rFonts w:ascii="Times New Roman" w:hAnsi="Times New Roman" w:cs="Times New Roman"/>
        </w:rPr>
      </w:pPr>
      <w:r w:rsidRPr="00DE5F79">
        <w:rPr>
          <w:rFonts w:ascii="Times New Roman" w:hAnsi="Times New Roman" w:cs="Times New Roman"/>
        </w:rPr>
        <w:t>Another signaling mechanism is C</w:t>
      </w:r>
      <w:r w:rsidR="006D49AC" w:rsidRPr="00DE5F79">
        <w:rPr>
          <w:rFonts w:ascii="Times New Roman" w:hAnsi="Times New Roman" w:cs="Times New Roman"/>
        </w:rPr>
        <w:t>/EBP downstream</w:t>
      </w:r>
      <w:r w:rsidR="00480549" w:rsidRPr="00DE5F79">
        <w:rPr>
          <w:rFonts w:ascii="Times New Roman" w:hAnsi="Times New Roman" w:cs="Times New Roman"/>
        </w:rPr>
        <w:t xml:space="preserve"> of insulin.</w:t>
      </w:r>
      <w:r w:rsidR="001958B1" w:rsidRPr="00DE5F79">
        <w:rPr>
          <w:rFonts w:ascii="Times New Roman" w:hAnsi="Times New Roman" w:cs="Times New Roman"/>
        </w:rPr>
        <w:t xml:space="preserve"> </w:t>
      </w:r>
      <w:r w:rsidR="00B32AD5" w:rsidRPr="00DE5F79">
        <w:rPr>
          <w:rFonts w:ascii="Times New Roman" w:hAnsi="Times New Roman" w:cs="Times New Roman"/>
        </w:rPr>
        <w:t>Syncytiotrophoblasts express C/EBP</w:t>
      </w:r>
      <w:r w:rsidR="0049541F" w:rsidRPr="00DE5F79">
        <w:rPr>
          <w:rFonts w:ascii="Times New Roman" w:hAnsi="Times New Roman" w:cs="Times New Roman"/>
        </w:rPr>
        <w:t xml:space="preserve"> allowing c</w:t>
      </w:r>
      <w:r w:rsidR="001958B1" w:rsidRPr="00DE5F79">
        <w:rPr>
          <w:rFonts w:ascii="Times New Roman" w:hAnsi="Times New Roman" w:cs="Times New Roman"/>
        </w:rPr>
        <w:t>yto</w:t>
      </w:r>
      <w:r w:rsidR="0049541F" w:rsidRPr="00DE5F79">
        <w:rPr>
          <w:rFonts w:ascii="Times New Roman" w:hAnsi="Times New Roman" w:cs="Times New Roman"/>
        </w:rPr>
        <w:t>trophoblasts</w:t>
      </w:r>
      <w:r w:rsidR="001958B1" w:rsidRPr="00DE5F79">
        <w:rPr>
          <w:rFonts w:ascii="Times New Roman" w:hAnsi="Times New Roman" w:cs="Times New Roman"/>
        </w:rPr>
        <w:t xml:space="preserve"> to differentiate to syncytiotrophoblasts in a normal placenta.</w:t>
      </w:r>
      <w:r w:rsidR="00480549" w:rsidRPr="00DE5F79">
        <w:rPr>
          <w:rFonts w:ascii="Times New Roman" w:hAnsi="Times New Roman" w:cs="Times New Roman"/>
        </w:rPr>
        <w:t xml:space="preserve"> In obese</w:t>
      </w:r>
      <w:r w:rsidR="0049541F" w:rsidRPr="00DE5F79">
        <w:rPr>
          <w:rFonts w:ascii="Times New Roman" w:hAnsi="Times New Roman" w:cs="Times New Roman"/>
        </w:rPr>
        <w:t xml:space="preserve"> women,</w:t>
      </w:r>
      <w:r w:rsidR="006D49AC" w:rsidRPr="00DE5F79">
        <w:rPr>
          <w:rFonts w:ascii="Times New Roman" w:hAnsi="Times New Roman" w:cs="Times New Roman"/>
        </w:rPr>
        <w:t xml:space="preserve"> C</w:t>
      </w:r>
      <w:r w:rsidR="0049541F" w:rsidRPr="00DE5F79">
        <w:rPr>
          <w:rFonts w:ascii="Times New Roman" w:hAnsi="Times New Roman" w:cs="Times New Roman"/>
        </w:rPr>
        <w:t>/</w:t>
      </w:r>
      <w:r w:rsidR="006D49AC" w:rsidRPr="00DE5F79">
        <w:rPr>
          <w:rFonts w:ascii="Times New Roman" w:hAnsi="Times New Roman" w:cs="Times New Roman"/>
        </w:rPr>
        <w:t xml:space="preserve">EBP is downregulated and its expression is decreased in syncytiotrophoblasts. </w:t>
      </w:r>
      <w:r w:rsidR="00D651A0" w:rsidRPr="00DE5F79">
        <w:rPr>
          <w:rFonts w:ascii="Times New Roman" w:hAnsi="Times New Roman" w:cs="Times New Roman"/>
        </w:rPr>
        <w:t>The d</w:t>
      </w:r>
      <w:r w:rsidR="006D49AC" w:rsidRPr="00DE5F79">
        <w:rPr>
          <w:rFonts w:ascii="Times New Roman" w:hAnsi="Times New Roman" w:cs="Times New Roman"/>
        </w:rPr>
        <w:t>ecreased C/EBP expressi</w:t>
      </w:r>
      <w:r w:rsidR="00D651A0" w:rsidRPr="00DE5F79">
        <w:rPr>
          <w:rFonts w:ascii="Times New Roman" w:hAnsi="Times New Roman" w:cs="Times New Roman"/>
        </w:rPr>
        <w:t xml:space="preserve">on </w:t>
      </w:r>
      <w:r w:rsidR="006D49AC" w:rsidRPr="00DE5F79">
        <w:rPr>
          <w:rFonts w:ascii="Times New Roman" w:hAnsi="Times New Roman" w:cs="Times New Roman"/>
        </w:rPr>
        <w:t xml:space="preserve">may </w:t>
      </w:r>
      <w:r w:rsidR="00D651A0" w:rsidRPr="00DE5F79">
        <w:rPr>
          <w:rFonts w:ascii="Times New Roman" w:hAnsi="Times New Roman" w:cs="Times New Roman"/>
        </w:rPr>
        <w:t>yield a less mature placenta or a placenta with a suboptimal structure due to the decreased syncytiotrophoblast growth. By reducing the cytotrophoblast capacity to differentiate to syncytiotrophoblasts, the placenta of obese women will have less syncytiotrophoblasts compared to that of lean women. This mechanism may not only alter the placental structure, but also its function</w:t>
      </w:r>
      <w:r w:rsidR="006D49AC" w:rsidRPr="00DE5F79">
        <w:rPr>
          <w:rFonts w:ascii="Times New Roman" w:hAnsi="Times New Roman" w:cs="Times New Roman"/>
        </w:rPr>
        <w:t>.</w:t>
      </w:r>
      <w:r w:rsidR="00D651A0" w:rsidRPr="00DE5F79">
        <w:rPr>
          <w:rFonts w:ascii="Times New Roman" w:hAnsi="Times New Roman" w:cs="Times New Roman"/>
        </w:rPr>
        <w:t xml:space="preserve"> A decreased endocrine function, due to the decreased syncytiotrophoblast layer, would impair the syncytiotrophoblastic capability to produce hCG. Whether this mechanism may be protective to limit potential fetal overgrowth or if it results in suboptimal growth is not clearly identified. (CHECK ALL THE C/EBP THING).</w:t>
      </w:r>
    </w:p>
    <w:p w14:paraId="4F947D93" w14:textId="77777777" w:rsidR="001958B1" w:rsidRPr="00DE5F79" w:rsidRDefault="001958B1" w:rsidP="000C5574">
      <w:pPr>
        <w:rPr>
          <w:rFonts w:ascii="Times New Roman" w:hAnsi="Times New Roman" w:cs="Times New Roman"/>
        </w:rPr>
      </w:pPr>
    </w:p>
    <w:p w14:paraId="0096A0B1" w14:textId="39855302" w:rsidR="00A12569" w:rsidRPr="00DE5F79" w:rsidRDefault="001958B1" w:rsidP="00A12569">
      <w:pPr>
        <w:rPr>
          <w:rFonts w:ascii="Times New Roman" w:hAnsi="Times New Roman" w:cs="Times New Roman"/>
        </w:rPr>
      </w:pPr>
      <w:r w:rsidRPr="00DE5F79">
        <w:rPr>
          <w:rFonts w:ascii="Times New Roman" w:hAnsi="Times New Roman" w:cs="Times New Roman"/>
        </w:rPr>
        <w:t xml:space="preserve">Leptin in lean women stimulates system A function. In obese women, who may suffer from hyperleptinemia, system A function may be altered. </w:t>
      </w:r>
      <w:r w:rsidR="00A12569" w:rsidRPr="00DE5F79">
        <w:rPr>
          <w:rFonts w:ascii="Times New Roman" w:hAnsi="Times New Roman" w:cs="Times New Roman"/>
        </w:rPr>
        <w:t xml:space="preserve">In lean women, adiponectin levels are thought to reduce insulin sensitivity in the placenta. This is considered a protective mechanism in </w:t>
      </w:r>
      <w:r w:rsidR="00A12569" w:rsidRPr="00DE5F79">
        <w:rPr>
          <w:rFonts w:ascii="Times New Roman" w:hAnsi="Times New Roman" w:cs="Times New Roman"/>
        </w:rPr>
        <w:lastRenderedPageBreak/>
        <w:t xml:space="preserve">lean women who encounter hyperglycemic episodes, naturally postprandial. As adiponectin reduces the placental insulin sensitivity, it protects the fetus from the downstream upregulated insulin cascade which may lead to increased fetal nutrient flux. In obese mothers, this mechanism is absent, as obese mothers usually have hypoadiponectemia, which fails to protect the placental transport capacity in times of maternal hyperglycemia. </w:t>
      </w:r>
    </w:p>
    <w:p w14:paraId="448CC1FD" w14:textId="38AD0DF8" w:rsidR="00402F7B" w:rsidRPr="00DE5F79" w:rsidRDefault="00402F7B" w:rsidP="00A12569">
      <w:pPr>
        <w:rPr>
          <w:rFonts w:ascii="Times New Roman" w:hAnsi="Times New Roman" w:cs="Times New Roman"/>
        </w:rPr>
      </w:pPr>
      <w:r w:rsidRPr="00DE5F79">
        <w:rPr>
          <w:rFonts w:ascii="Times New Roman" w:hAnsi="Times New Roman" w:cs="Times New Roman"/>
        </w:rPr>
        <w:t xml:space="preserve">Maternal nutritional status affects hormonal regulations and can influence placental function. It remains unclear whether the maternal nutrition milieu is translated to the fetus, but the role of the placenta in determining the nutrient flux, mediated by hormonal signals or passive uptake, is a mediator of this effect. </w:t>
      </w:r>
    </w:p>
    <w:p w14:paraId="6B77BD02" w14:textId="77777777" w:rsidR="00966217" w:rsidRPr="00DE5F79" w:rsidRDefault="00966217" w:rsidP="00A12569">
      <w:pPr>
        <w:rPr>
          <w:rFonts w:ascii="Times New Roman" w:hAnsi="Times New Roman" w:cs="Times New Roman"/>
        </w:rPr>
      </w:pPr>
    </w:p>
    <w:p w14:paraId="6A1E6262" w14:textId="77777777" w:rsidR="003269FB" w:rsidRPr="00DE5F79" w:rsidRDefault="00AE0B05" w:rsidP="00827720">
      <w:pPr>
        <w:pStyle w:val="Heading1"/>
        <w:rPr>
          <w:rFonts w:ascii="Times New Roman" w:hAnsi="Times New Roman" w:cs="Times New Roman"/>
        </w:rPr>
      </w:pPr>
      <w:r w:rsidRPr="00DE5F79">
        <w:rPr>
          <w:rFonts w:ascii="Times New Roman" w:hAnsi="Times New Roman" w:cs="Times New Roman"/>
        </w:rPr>
        <w:t>Altered placental transport capacity in obesity</w:t>
      </w:r>
    </w:p>
    <w:p w14:paraId="61FDA8B3" w14:textId="77777777" w:rsidR="00402F7B" w:rsidRPr="00DE5F79" w:rsidRDefault="00402F7B" w:rsidP="00402F7B">
      <w:pPr>
        <w:rPr>
          <w:rFonts w:ascii="Times New Roman" w:hAnsi="Times New Roman" w:cs="Times New Roman"/>
        </w:rPr>
      </w:pPr>
    </w:p>
    <w:p w14:paraId="4FEFD467" w14:textId="5C00D5D2" w:rsidR="003269FB" w:rsidRPr="00DE5F79" w:rsidRDefault="00350031" w:rsidP="00402F7B">
      <w:pPr>
        <w:pStyle w:val="Heading2"/>
        <w:rPr>
          <w:rFonts w:ascii="Times New Roman" w:hAnsi="Times New Roman" w:cs="Times New Roman"/>
        </w:rPr>
      </w:pPr>
      <w:r w:rsidRPr="00DE5F79">
        <w:rPr>
          <w:rFonts w:ascii="Times New Roman" w:hAnsi="Times New Roman" w:cs="Times New Roman"/>
        </w:rPr>
        <w:t xml:space="preserve">Key </w:t>
      </w:r>
      <w:r w:rsidR="003269FB" w:rsidRPr="00DE5F79">
        <w:rPr>
          <w:rFonts w:ascii="Times New Roman" w:hAnsi="Times New Roman" w:cs="Times New Roman"/>
        </w:rPr>
        <w:t xml:space="preserve">nutrient transporters </w:t>
      </w:r>
      <w:r w:rsidRPr="00DE5F79">
        <w:rPr>
          <w:rFonts w:ascii="Times New Roman" w:hAnsi="Times New Roman" w:cs="Times New Roman"/>
        </w:rPr>
        <w:t xml:space="preserve">present </w:t>
      </w:r>
      <w:r w:rsidR="003269FB" w:rsidRPr="00DE5F79">
        <w:rPr>
          <w:rFonts w:ascii="Times New Roman" w:hAnsi="Times New Roman" w:cs="Times New Roman"/>
        </w:rPr>
        <w:t xml:space="preserve">on the placental maternal and fetal membranes </w:t>
      </w:r>
    </w:p>
    <w:p w14:paraId="5B3DD16A" w14:textId="77777777" w:rsidR="00402F7B" w:rsidRPr="00DE5F79" w:rsidRDefault="00402F7B" w:rsidP="00402F7B">
      <w:pPr>
        <w:rPr>
          <w:rFonts w:ascii="Times New Roman" w:hAnsi="Times New Roman" w:cs="Times New Roman"/>
        </w:rPr>
      </w:pPr>
    </w:p>
    <w:p w14:paraId="6D97A90B" w14:textId="42AA603D" w:rsidR="00402F7B" w:rsidRPr="00DE5F79" w:rsidRDefault="00552526" w:rsidP="00402F7B">
      <w:pPr>
        <w:rPr>
          <w:rFonts w:ascii="Times New Roman" w:hAnsi="Times New Roman" w:cs="Times New Roman"/>
        </w:rPr>
      </w:pPr>
      <w:r w:rsidRPr="00DE5F79">
        <w:rPr>
          <w:rFonts w:ascii="Times New Roman" w:hAnsi="Times New Roman" w:cs="Times New Roman"/>
        </w:rPr>
        <w:t>For nutrient</w:t>
      </w:r>
      <w:r w:rsidR="00885C37" w:rsidRPr="00DE5F79">
        <w:rPr>
          <w:rFonts w:ascii="Times New Roman" w:hAnsi="Times New Roman" w:cs="Times New Roman"/>
        </w:rPr>
        <w:t>s</w:t>
      </w:r>
      <w:r w:rsidRPr="00DE5F79">
        <w:rPr>
          <w:rFonts w:ascii="Times New Roman" w:hAnsi="Times New Roman" w:cs="Times New Roman"/>
        </w:rPr>
        <w:t xml:space="preserve"> to pass from the maternal circulation to the fet</w:t>
      </w:r>
      <w:r w:rsidR="00831072" w:rsidRPr="00DE5F79">
        <w:rPr>
          <w:rFonts w:ascii="Times New Roman" w:hAnsi="Times New Roman" w:cs="Times New Roman"/>
        </w:rPr>
        <w:t xml:space="preserve">al circulation, it has to cross the placental barriers. In humans, nutrients need to pass through three membranes, the apical membrane of the syncytiotrophoblast, the basolateral membrane of the syncytiotrophoblast and the fetal endothelial membrane before </w:t>
      </w:r>
      <w:r w:rsidR="00717E89" w:rsidRPr="00DE5F79">
        <w:rPr>
          <w:rFonts w:ascii="Times New Roman" w:hAnsi="Times New Roman" w:cs="Times New Roman"/>
        </w:rPr>
        <w:t>to</w:t>
      </w:r>
      <w:r w:rsidR="00831072" w:rsidRPr="00DE5F79">
        <w:rPr>
          <w:rFonts w:ascii="Times New Roman" w:hAnsi="Times New Roman" w:cs="Times New Roman"/>
        </w:rPr>
        <w:t xml:space="preserve"> reach the fetal circulation. </w:t>
      </w:r>
      <w:r w:rsidR="00912ECE" w:rsidRPr="00DE5F79">
        <w:rPr>
          <w:rFonts w:ascii="Times New Roman" w:hAnsi="Times New Roman" w:cs="Times New Roman"/>
        </w:rPr>
        <w:t xml:space="preserve">The </w:t>
      </w:r>
      <w:r w:rsidR="00D867F1" w:rsidRPr="00DE5F79">
        <w:rPr>
          <w:rFonts w:ascii="Times New Roman" w:hAnsi="Times New Roman" w:cs="Times New Roman"/>
        </w:rPr>
        <w:t>nutrient flux to the fetus depends on the circulating levels of maternal nutrients, the placental transporter and metabolic capacity, fetal requirements (CHECK IF SO) and proper maternal blood flow through the placenta.</w:t>
      </w:r>
      <w:r w:rsidR="00831072" w:rsidRPr="00DE5F79">
        <w:rPr>
          <w:rFonts w:ascii="Times New Roman" w:hAnsi="Times New Roman" w:cs="Times New Roman"/>
        </w:rPr>
        <w:t xml:space="preserve"> </w:t>
      </w:r>
      <w:r w:rsidR="00F97356" w:rsidRPr="00DE5F79">
        <w:rPr>
          <w:rFonts w:ascii="Times New Roman" w:hAnsi="Times New Roman" w:cs="Times New Roman"/>
        </w:rPr>
        <w:t xml:space="preserve">The </w:t>
      </w:r>
      <w:r w:rsidR="00A85C2C" w:rsidRPr="00DE5F79">
        <w:rPr>
          <w:rFonts w:ascii="Times New Roman" w:hAnsi="Times New Roman" w:cs="Times New Roman"/>
        </w:rPr>
        <w:t>localization of transporters across placental barri</w:t>
      </w:r>
      <w:r w:rsidR="00D867F1" w:rsidRPr="00DE5F79">
        <w:rPr>
          <w:rFonts w:ascii="Times New Roman" w:hAnsi="Times New Roman" w:cs="Times New Roman"/>
        </w:rPr>
        <w:t xml:space="preserve">ers has been studied for years, and yet there is inconsistent data and undiscovered mechanisms involved in the transport of certain nutrients, especially the impaired mechanisms in light of gestational </w:t>
      </w:r>
      <w:r w:rsidR="00376B22" w:rsidRPr="00DE5F79">
        <w:rPr>
          <w:rFonts w:ascii="Times New Roman" w:hAnsi="Times New Roman" w:cs="Times New Roman"/>
        </w:rPr>
        <w:t xml:space="preserve">complications. </w:t>
      </w:r>
      <w:r w:rsidR="00574415" w:rsidRPr="00DE5F79">
        <w:rPr>
          <w:rFonts w:ascii="Times New Roman" w:hAnsi="Times New Roman" w:cs="Times New Roman"/>
        </w:rPr>
        <w:t>Data from this field support two schools of thought regarding the role of the placenta in nutrient transport. One theory suggests that the placenta allows for transport of nutrients in a manner that the fetal milieu reflects the maternal milieu and fetal growth adapts to the available maternal supplies. Hence, any deficiencies in the mother will be</w:t>
      </w:r>
      <w:r w:rsidR="00FE623D" w:rsidRPr="00DE5F79">
        <w:rPr>
          <w:rFonts w:ascii="Times New Roman" w:hAnsi="Times New Roman" w:cs="Times New Roman"/>
        </w:rPr>
        <w:t xml:space="preserve"> passed on to the</w:t>
      </w:r>
      <w:r w:rsidR="00574415" w:rsidRPr="00DE5F79">
        <w:rPr>
          <w:rFonts w:ascii="Times New Roman" w:hAnsi="Times New Roman" w:cs="Times New Roman"/>
        </w:rPr>
        <w:t xml:space="preserve"> fetus. On the other hand, </w:t>
      </w:r>
      <w:r w:rsidR="00500592" w:rsidRPr="00DE5F79">
        <w:rPr>
          <w:rFonts w:ascii="Times New Roman" w:hAnsi="Times New Roman" w:cs="Times New Roman"/>
        </w:rPr>
        <w:t>others believe that the placenta has the capacity to regulate the flux of nutrient</w:t>
      </w:r>
      <w:r w:rsidR="00B65C60" w:rsidRPr="00DE5F79">
        <w:rPr>
          <w:rFonts w:ascii="Times New Roman" w:hAnsi="Times New Roman" w:cs="Times New Roman"/>
        </w:rPr>
        <w:t>s</w:t>
      </w:r>
      <w:r w:rsidR="00500592" w:rsidRPr="00DE5F79">
        <w:rPr>
          <w:rFonts w:ascii="Times New Roman" w:hAnsi="Times New Roman" w:cs="Times New Roman"/>
        </w:rPr>
        <w:t xml:space="preserve"> to the fetus by </w:t>
      </w:r>
      <w:r w:rsidR="00B65C60" w:rsidRPr="00DE5F79">
        <w:rPr>
          <w:rFonts w:ascii="Times New Roman" w:hAnsi="Times New Roman" w:cs="Times New Roman"/>
        </w:rPr>
        <w:t xml:space="preserve">compensating for under or over nutrition </w:t>
      </w:r>
      <w:r w:rsidR="00DA3CE1" w:rsidRPr="00DE5F79">
        <w:rPr>
          <w:rFonts w:ascii="Times New Roman" w:hAnsi="Times New Roman" w:cs="Times New Roman"/>
        </w:rPr>
        <w:t>as it senses both the available maternal nutrients and manages the flux so that it matches the fetal growth needs. The two theories may sound contradictory but they may also help justify why the fetal outcomes for obesity</w:t>
      </w:r>
      <w:r w:rsidR="00C82739">
        <w:rPr>
          <w:rFonts w:ascii="Times New Roman" w:hAnsi="Times New Roman" w:cs="Times New Roman"/>
        </w:rPr>
        <w:t xml:space="preserve"> may be macrosomia or growth restriction</w:t>
      </w:r>
      <w:r w:rsidR="00DA3CE1" w:rsidRPr="00DE5F79">
        <w:rPr>
          <w:rFonts w:ascii="Times New Roman" w:hAnsi="Times New Roman" w:cs="Times New Roman"/>
        </w:rPr>
        <w:t xml:space="preserve"> supporting that maternal milieu may be reflected in the fetus or that the maternal milieu was overcompensated for by the placenta to yield either outcomes, respectively. </w:t>
      </w:r>
    </w:p>
    <w:p w14:paraId="6929E6B9" w14:textId="77777777" w:rsidR="00C21CA7" w:rsidRPr="00DE5F79" w:rsidRDefault="00C21CA7" w:rsidP="00402F7B">
      <w:pPr>
        <w:rPr>
          <w:rFonts w:ascii="Times New Roman" w:hAnsi="Times New Roman" w:cs="Times New Roman"/>
        </w:rPr>
      </w:pPr>
    </w:p>
    <w:p w14:paraId="31221B4C" w14:textId="28961D5F" w:rsidR="006C3948" w:rsidRDefault="006C3948" w:rsidP="00402F7B">
      <w:pPr>
        <w:rPr>
          <w:rFonts w:ascii="Times New Roman" w:hAnsi="Times New Roman" w:cs="Times New Roman"/>
        </w:rPr>
      </w:pPr>
      <w:r w:rsidRPr="00DE5F79">
        <w:rPr>
          <w:rFonts w:ascii="Times New Roman" w:hAnsi="Times New Roman" w:cs="Times New Roman"/>
        </w:rPr>
        <w:t xml:space="preserve">Transport of glucose occurs via passive diffusion mediated by glucose transporters. </w:t>
      </w:r>
      <w:r w:rsidR="00C21CA7" w:rsidRPr="00DE5F79">
        <w:rPr>
          <w:rFonts w:ascii="Times New Roman" w:hAnsi="Times New Roman" w:cs="Times New Roman"/>
        </w:rPr>
        <w:t xml:space="preserve">The fetus relies solely on circulating maternal glucose. </w:t>
      </w:r>
      <w:r w:rsidR="00610FC2">
        <w:rPr>
          <w:rFonts w:ascii="Times New Roman" w:hAnsi="Times New Roman" w:cs="Times New Roman"/>
        </w:rPr>
        <w:t>In humans, there has been a few identified GLUT transporters</w:t>
      </w:r>
      <w:r w:rsidRPr="00DE5F79">
        <w:rPr>
          <w:rFonts w:ascii="Times New Roman" w:hAnsi="Times New Roman" w:cs="Times New Roman"/>
        </w:rPr>
        <w:t xml:space="preserve"> expressed at different periods of gestation. </w:t>
      </w:r>
      <w:r w:rsidR="00390E85" w:rsidRPr="00DE5F79">
        <w:rPr>
          <w:rFonts w:ascii="Times New Roman" w:hAnsi="Times New Roman" w:cs="Times New Roman"/>
        </w:rPr>
        <w:t xml:space="preserve">GLUT3 is thought to be essential during the early stages of pregnancy, whereas GLUT1 seems to be expressed throughout gestation. The localization of the transporters is unique as GLUT 3 is mainly expressed at the syncytial membranes towards early pregnancy then limited to the fetal endothelial cells during the late periods of pregnancy. GLUT1 is </w:t>
      </w:r>
      <w:r w:rsidR="00F80C40" w:rsidRPr="00DE5F79">
        <w:rPr>
          <w:rFonts w:ascii="Times New Roman" w:hAnsi="Times New Roman" w:cs="Times New Roman"/>
        </w:rPr>
        <w:t xml:space="preserve">expressed on the syncytial barriers but tends to have an increased expression on the microvillous membrane of the syncytiotrophoblast compared to the basolateral membrane towards late pregnancy. This might indicate that the glucose entering the placenta down the concentration gradient may be used by the placenta or stored, as transporters </w:t>
      </w:r>
      <w:r w:rsidR="00F80C40" w:rsidRPr="00DE5F79">
        <w:rPr>
          <w:rFonts w:ascii="Times New Roman" w:hAnsi="Times New Roman" w:cs="Times New Roman"/>
        </w:rPr>
        <w:lastRenderedPageBreak/>
        <w:t xml:space="preserve">on the basolateral membrane are limited or that the fetus depends less on glucose towards the late pregnancy stages. </w:t>
      </w:r>
      <w:r w:rsidR="00A1359A">
        <w:rPr>
          <w:rFonts w:ascii="Times New Roman" w:hAnsi="Times New Roman" w:cs="Times New Roman"/>
        </w:rPr>
        <w:t xml:space="preserve">There is evidence showing that the placenta transforms the glucose to lactate to be used as a source of energy. (CHECK THIS OR ASK MOLLY) </w:t>
      </w:r>
    </w:p>
    <w:p w14:paraId="70B24350" w14:textId="77777777" w:rsidR="001E6E12" w:rsidRDefault="001E6E12" w:rsidP="00402F7B">
      <w:pPr>
        <w:rPr>
          <w:rFonts w:ascii="Times New Roman" w:hAnsi="Times New Roman" w:cs="Times New Roman"/>
        </w:rPr>
      </w:pPr>
    </w:p>
    <w:p w14:paraId="01CD37F2" w14:textId="4EABC0FF" w:rsidR="001E6E12" w:rsidRDefault="007745C2" w:rsidP="00402F7B">
      <w:pPr>
        <w:rPr>
          <w:rFonts w:ascii="Times New Roman" w:hAnsi="Times New Roman" w:cs="Times New Roman"/>
        </w:rPr>
      </w:pPr>
      <w:r>
        <w:rPr>
          <w:rFonts w:ascii="Times New Roman" w:hAnsi="Times New Roman" w:cs="Times New Roman"/>
        </w:rPr>
        <w:t xml:space="preserve">Around </w:t>
      </w:r>
      <w:r w:rsidR="00AD1895">
        <w:rPr>
          <w:rFonts w:ascii="Times New Roman" w:hAnsi="Times New Roman" w:cs="Times New Roman"/>
        </w:rPr>
        <w:t>20 tra</w:t>
      </w:r>
      <w:r w:rsidR="00941E00">
        <w:rPr>
          <w:rFonts w:ascii="Times New Roman" w:hAnsi="Times New Roman" w:cs="Times New Roman"/>
        </w:rPr>
        <w:t>n</w:t>
      </w:r>
      <w:r w:rsidR="00AD1895">
        <w:rPr>
          <w:rFonts w:ascii="Times New Roman" w:hAnsi="Times New Roman" w:cs="Times New Roman"/>
        </w:rPr>
        <w:t>s</w:t>
      </w:r>
      <w:r w:rsidR="00941E00">
        <w:rPr>
          <w:rFonts w:ascii="Times New Roman" w:hAnsi="Times New Roman" w:cs="Times New Roman"/>
        </w:rPr>
        <w:t>port systems</w:t>
      </w:r>
      <w:r w:rsidR="00AD1895">
        <w:rPr>
          <w:rFonts w:ascii="Times New Roman" w:hAnsi="Times New Roman" w:cs="Times New Roman"/>
        </w:rPr>
        <w:t xml:space="preserve"> of amino acids have been identified. </w:t>
      </w:r>
      <w:r w:rsidR="001E6E12">
        <w:rPr>
          <w:rFonts w:ascii="Times New Roman" w:hAnsi="Times New Roman" w:cs="Times New Roman"/>
        </w:rPr>
        <w:t xml:space="preserve">The amino acid concentration is higher in the </w:t>
      </w:r>
      <w:r w:rsidR="0008628B">
        <w:rPr>
          <w:rFonts w:ascii="Times New Roman" w:hAnsi="Times New Roman" w:cs="Times New Roman"/>
        </w:rPr>
        <w:t>feta</w:t>
      </w:r>
      <w:r w:rsidR="001E6E12">
        <w:rPr>
          <w:rFonts w:ascii="Times New Roman" w:hAnsi="Times New Roman" w:cs="Times New Roman"/>
        </w:rPr>
        <w:t>l compartment than in the maternal circulation and therefore amino acid uptake requires active transport. To allow for this transport, the microvillous membrane has more transporters than the basolateral membrane. In the basolateral membrane, the uptake becomes passive as the placenta hold</w:t>
      </w:r>
      <w:r w:rsidR="00562A8F">
        <w:rPr>
          <w:rFonts w:ascii="Times New Roman" w:hAnsi="Times New Roman" w:cs="Times New Roman"/>
        </w:rPr>
        <w:t>s</w:t>
      </w:r>
      <w:r w:rsidR="001E6E12">
        <w:rPr>
          <w:rFonts w:ascii="Times New Roman" w:hAnsi="Times New Roman" w:cs="Times New Roman"/>
        </w:rPr>
        <w:t xml:space="preserve"> the higher concentration gradient </w:t>
      </w:r>
      <w:r w:rsidR="00562A8F">
        <w:rPr>
          <w:rFonts w:ascii="Times New Roman" w:hAnsi="Times New Roman" w:cs="Times New Roman"/>
        </w:rPr>
        <w:t xml:space="preserve">compared to the fetal concentration. </w:t>
      </w:r>
    </w:p>
    <w:p w14:paraId="54B2BED4" w14:textId="77777777" w:rsidR="00490123" w:rsidRDefault="00490123" w:rsidP="00402F7B">
      <w:pPr>
        <w:rPr>
          <w:rFonts w:ascii="Times New Roman" w:hAnsi="Times New Roman" w:cs="Times New Roman"/>
        </w:rPr>
      </w:pPr>
    </w:p>
    <w:p w14:paraId="44B332F1" w14:textId="32D8D1A9" w:rsidR="00644B32" w:rsidRPr="00DE5F79" w:rsidRDefault="00644B32" w:rsidP="00402F7B">
      <w:pPr>
        <w:rPr>
          <w:rFonts w:ascii="Times New Roman" w:hAnsi="Times New Roman" w:cs="Times New Roman"/>
        </w:rPr>
      </w:pPr>
      <w:r>
        <w:rPr>
          <w:rFonts w:ascii="Times New Roman" w:hAnsi="Times New Roman" w:cs="Times New Roman"/>
        </w:rPr>
        <w:t xml:space="preserve">Lipid transport is maximized during </w:t>
      </w:r>
      <w:r w:rsidR="00362F6F">
        <w:rPr>
          <w:rFonts w:ascii="Times New Roman" w:hAnsi="Times New Roman" w:cs="Times New Roman"/>
        </w:rPr>
        <w:t xml:space="preserve">the last trimester of gestation with evidence showing that the expression of lipid transporters on the placenta increases during the last three months of gestation. </w:t>
      </w:r>
      <w:r w:rsidR="00490123">
        <w:rPr>
          <w:rFonts w:ascii="Times New Roman" w:hAnsi="Times New Roman" w:cs="Times New Roman"/>
        </w:rPr>
        <w:t xml:space="preserve">the fetus also relies on maternal supply of cholesterol, as the fetal capacity to biosynthesize cholesterol develops in later pregnancy. </w:t>
      </w:r>
      <w:r w:rsidR="00FF0A16">
        <w:rPr>
          <w:rFonts w:ascii="Times New Roman" w:hAnsi="Times New Roman" w:cs="Times New Roman"/>
        </w:rPr>
        <w:t>The exact mechanisms by which fatty acids are transported through the placenta remai</w:t>
      </w:r>
      <w:r w:rsidR="00105617">
        <w:rPr>
          <w:rFonts w:ascii="Times New Roman" w:hAnsi="Times New Roman" w:cs="Times New Roman"/>
        </w:rPr>
        <w:t>n unclear with evidence supporting passive</w:t>
      </w:r>
      <w:r w:rsidR="00FF0A16">
        <w:rPr>
          <w:rFonts w:ascii="Times New Roman" w:hAnsi="Times New Roman" w:cs="Times New Roman"/>
        </w:rPr>
        <w:t xml:space="preserve"> </w:t>
      </w:r>
      <w:r w:rsidR="00C5320C">
        <w:rPr>
          <w:rFonts w:ascii="Times New Roman" w:hAnsi="Times New Roman" w:cs="Times New Roman"/>
        </w:rPr>
        <w:t>diffusion and</w:t>
      </w:r>
      <w:r w:rsidR="00105617">
        <w:rPr>
          <w:rFonts w:ascii="Times New Roman" w:hAnsi="Times New Roman" w:cs="Times New Roman"/>
        </w:rPr>
        <w:t xml:space="preserve"> protein-</w:t>
      </w:r>
      <w:r w:rsidR="00FF0A16">
        <w:rPr>
          <w:rFonts w:ascii="Times New Roman" w:hAnsi="Times New Roman" w:cs="Times New Roman"/>
        </w:rPr>
        <w:t xml:space="preserve">mediated transport. </w:t>
      </w:r>
      <w:r w:rsidR="00364876">
        <w:rPr>
          <w:rFonts w:ascii="Times New Roman" w:hAnsi="Times New Roman" w:cs="Times New Roman"/>
        </w:rPr>
        <w:t xml:space="preserve">It seems that the fetus relies on maternal fat stores for its growth and the placenta </w:t>
      </w:r>
      <w:r w:rsidR="00C12647">
        <w:rPr>
          <w:rFonts w:ascii="Times New Roman" w:hAnsi="Times New Roman" w:cs="Times New Roman"/>
        </w:rPr>
        <w:t xml:space="preserve">allows metabolism, transport, and storage of the fatty acids. </w:t>
      </w:r>
      <w:r w:rsidR="00613F77">
        <w:rPr>
          <w:rFonts w:ascii="Times New Roman" w:hAnsi="Times New Roman" w:cs="Times New Roman"/>
        </w:rPr>
        <w:t xml:space="preserve">The transporter FATP4 plays a major role in the transport of fatty acids. Furthermore, </w:t>
      </w:r>
      <w:r w:rsidR="00C5320C">
        <w:rPr>
          <w:rFonts w:ascii="Times New Roman" w:hAnsi="Times New Roman" w:cs="Times New Roman"/>
        </w:rPr>
        <w:t xml:space="preserve">the placenta is capable of transporting free fatty acids only and thus the placental lipoprotein lipase and endothelial lipase </w:t>
      </w:r>
      <w:r w:rsidR="008A0AAA">
        <w:rPr>
          <w:rFonts w:ascii="Times New Roman" w:hAnsi="Times New Roman" w:cs="Times New Roman"/>
        </w:rPr>
        <w:t>activities</w:t>
      </w:r>
      <w:r w:rsidR="00C5320C">
        <w:rPr>
          <w:rFonts w:ascii="Times New Roman" w:hAnsi="Times New Roman" w:cs="Times New Roman"/>
        </w:rPr>
        <w:t xml:space="preserve"> increased to allow for fatty acid metabolism and</w:t>
      </w:r>
      <w:r w:rsidR="008A0AAA">
        <w:rPr>
          <w:rFonts w:ascii="Times New Roman" w:hAnsi="Times New Roman" w:cs="Times New Roman"/>
        </w:rPr>
        <w:t xml:space="preserve"> transport to the fetus.</w:t>
      </w:r>
      <w:bookmarkStart w:id="0" w:name="_GoBack"/>
      <w:bookmarkEnd w:id="0"/>
      <w:r w:rsidR="00C5320C">
        <w:rPr>
          <w:rFonts w:ascii="Times New Roman" w:hAnsi="Times New Roman" w:cs="Times New Roman"/>
        </w:rPr>
        <w:t xml:space="preserve"> </w:t>
      </w:r>
    </w:p>
    <w:p w14:paraId="757B9A83" w14:textId="77777777" w:rsidR="003A1EB0" w:rsidRPr="00DE5F79" w:rsidRDefault="003A1EB0" w:rsidP="00402F7B">
      <w:pPr>
        <w:rPr>
          <w:rFonts w:ascii="Times New Roman" w:hAnsi="Times New Roman" w:cs="Times New Roman"/>
        </w:rPr>
      </w:pPr>
    </w:p>
    <w:p w14:paraId="21E38BB4" w14:textId="2FFB83B2" w:rsidR="003A1EB0" w:rsidRPr="00DE5F79" w:rsidRDefault="00DA3ADF" w:rsidP="00402F7B">
      <w:pPr>
        <w:rPr>
          <w:rFonts w:ascii="Times New Roman" w:hAnsi="Times New Roman" w:cs="Times New Roman"/>
        </w:rPr>
      </w:pPr>
      <w:hyperlink r:id="rId8" w:history="1">
        <w:r w:rsidR="003A1EB0" w:rsidRPr="00DE5F79">
          <w:rPr>
            <w:rStyle w:val="Hyperlink"/>
            <w:rFonts w:ascii="Times New Roman" w:hAnsi="Times New Roman" w:cs="Times New Roman"/>
          </w:rPr>
          <w:t>http://slc.bioparadigms.org/</w:t>
        </w:r>
      </w:hyperlink>
      <w:r w:rsidR="003A1EB0" w:rsidRPr="00DE5F79">
        <w:rPr>
          <w:rFonts w:ascii="Times New Roman" w:hAnsi="Times New Roman" w:cs="Times New Roman"/>
        </w:rPr>
        <w:t xml:space="preserve">  FOR SLC TRANSPORTERS</w:t>
      </w:r>
    </w:p>
    <w:p w14:paraId="530633BC" w14:textId="597AB398" w:rsidR="003A1EB0" w:rsidRPr="00DE5F79" w:rsidRDefault="00DA3ADF" w:rsidP="00402F7B">
      <w:pPr>
        <w:rPr>
          <w:rFonts w:ascii="Times New Roman" w:hAnsi="Times New Roman" w:cs="Times New Roman"/>
        </w:rPr>
      </w:pPr>
      <w:hyperlink r:id="rId9" w:history="1">
        <w:r w:rsidR="003A1EB0" w:rsidRPr="00DE5F79">
          <w:rPr>
            <w:rStyle w:val="Hyperlink"/>
            <w:rFonts w:ascii="Times New Roman" w:hAnsi="Times New Roman" w:cs="Times New Roman"/>
          </w:rPr>
          <w:t>https://www.ncbi.nlm.nih.gov/books/NBK3/table/A145/</w:t>
        </w:r>
      </w:hyperlink>
      <w:r w:rsidR="002C3AB4" w:rsidRPr="00DE5F79">
        <w:rPr>
          <w:rFonts w:ascii="Times New Roman" w:hAnsi="Times New Roman" w:cs="Times New Roman"/>
        </w:rPr>
        <w:t xml:space="preserve">  FOR ABC TRA</w:t>
      </w:r>
      <w:r w:rsidR="003A1EB0" w:rsidRPr="00DE5F79">
        <w:rPr>
          <w:rFonts w:ascii="Times New Roman" w:hAnsi="Times New Roman" w:cs="Times New Roman"/>
        </w:rPr>
        <w:t>N</w:t>
      </w:r>
      <w:r w:rsidR="002C3AB4" w:rsidRPr="00DE5F79">
        <w:rPr>
          <w:rFonts w:ascii="Times New Roman" w:hAnsi="Times New Roman" w:cs="Times New Roman"/>
        </w:rPr>
        <w:t>S</w:t>
      </w:r>
      <w:r w:rsidR="003A1EB0" w:rsidRPr="00DE5F79">
        <w:rPr>
          <w:rFonts w:ascii="Times New Roman" w:hAnsi="Times New Roman" w:cs="Times New Roman"/>
        </w:rPr>
        <w:t xml:space="preserve">PORTERS </w:t>
      </w:r>
    </w:p>
    <w:p w14:paraId="59ED68FD" w14:textId="77777777" w:rsidR="006C3948" w:rsidRDefault="006C3948" w:rsidP="00402F7B">
      <w:pPr>
        <w:rPr>
          <w:rFonts w:ascii="Times New Roman" w:hAnsi="Times New Roman" w:cs="Times New Roman"/>
        </w:rPr>
      </w:pPr>
    </w:p>
    <w:p w14:paraId="41E1A57A" w14:textId="38AB86D7" w:rsidR="00C33041" w:rsidRDefault="00525960" w:rsidP="00402F7B">
      <w:pPr>
        <w:rPr>
          <w:rFonts w:ascii="Times New Roman" w:hAnsi="Times New Roman" w:cs="Times New Roman"/>
        </w:rPr>
      </w:pPr>
      <w:r>
        <w:rPr>
          <w:rFonts w:ascii="Times New Roman" w:hAnsi="Times New Roman" w:cs="Times New Roman"/>
        </w:rPr>
        <w:t>A</w:t>
      </w:r>
      <w:r w:rsidR="00D965B2">
        <w:rPr>
          <w:rFonts w:ascii="Times New Roman" w:hAnsi="Times New Roman" w:cs="Times New Roman"/>
        </w:rPr>
        <w:t>ccording to a recent review, localization of fetal transporters across the syncytiotrophoblastic membranes was evaluated.</w:t>
      </w:r>
      <w:r w:rsidR="001E6E12">
        <w:rPr>
          <w:rFonts w:ascii="Times New Roman" w:hAnsi="Times New Roman" w:cs="Times New Roman"/>
        </w:rPr>
        <w:t xml:space="preserve"> ABC and SLC transporters differ on both membranes </w:t>
      </w:r>
      <w:r w:rsidR="00C454EC">
        <w:rPr>
          <w:rFonts w:ascii="Times New Roman" w:hAnsi="Times New Roman" w:cs="Times New Roman"/>
        </w:rPr>
        <w:t>and</w:t>
      </w:r>
      <w:r w:rsidR="001E6E12">
        <w:rPr>
          <w:rFonts w:ascii="Times New Roman" w:hAnsi="Times New Roman" w:cs="Times New Roman"/>
        </w:rPr>
        <w:t xml:space="preserve"> regulate fetal nutrient supply. The transporters </w:t>
      </w:r>
      <w:r w:rsidR="00C454EC">
        <w:rPr>
          <w:rFonts w:ascii="Times New Roman" w:hAnsi="Times New Roman" w:cs="Times New Roman"/>
        </w:rPr>
        <w:t xml:space="preserve">also control </w:t>
      </w:r>
      <w:r w:rsidR="001E6E12">
        <w:rPr>
          <w:rFonts w:ascii="Times New Roman" w:hAnsi="Times New Roman" w:cs="Times New Roman"/>
        </w:rPr>
        <w:t xml:space="preserve">drug transfer from the maternal circulation to the fetal circulation. </w:t>
      </w:r>
    </w:p>
    <w:p w14:paraId="526D3045" w14:textId="77777777" w:rsidR="00C33041" w:rsidRPr="00DE5F79" w:rsidRDefault="00C33041" w:rsidP="00402F7B">
      <w:pPr>
        <w:rPr>
          <w:rFonts w:ascii="Times New Roman" w:hAnsi="Times New Roman" w:cs="Times New Roman"/>
        </w:rPr>
      </w:pPr>
    </w:p>
    <w:p w14:paraId="03E193C5" w14:textId="1A172DB5" w:rsidR="006C3948" w:rsidRPr="00DE5F79" w:rsidRDefault="006C3948" w:rsidP="00402F7B">
      <w:pPr>
        <w:rPr>
          <w:rFonts w:ascii="Times New Roman" w:hAnsi="Times New Roman" w:cs="Times New Roman"/>
        </w:rPr>
      </w:pPr>
      <w:r w:rsidRPr="00DE5F79">
        <w:rPr>
          <w:rFonts w:ascii="Times New Roman" w:hAnsi="Times New Roman" w:cs="Times New Roman"/>
        </w:rPr>
        <w:t xml:space="preserve">Choline is necessary during the fetal development to allow for the synthesis of phospholipids. Human data has shown that the transporters for choline are CTL1 and CTL2 localized at syncytial membranes and endothelial fetal membrane throughout gestation. </w:t>
      </w:r>
    </w:p>
    <w:p w14:paraId="40BAB81A" w14:textId="77777777" w:rsidR="00402550" w:rsidRPr="00DE5F79" w:rsidRDefault="00402550" w:rsidP="00402F7B">
      <w:pPr>
        <w:rPr>
          <w:rFonts w:ascii="Times New Roman" w:hAnsi="Times New Roman" w:cs="Times New Roman"/>
        </w:rPr>
      </w:pPr>
    </w:p>
    <w:p w14:paraId="55526A29" w14:textId="25120A61" w:rsidR="00402550" w:rsidRPr="00DE5F79" w:rsidRDefault="00402550" w:rsidP="00402550">
      <w:pPr>
        <w:pStyle w:val="Heading2"/>
        <w:rPr>
          <w:rFonts w:ascii="Times New Roman" w:eastAsiaTheme="minorHAnsi" w:hAnsi="Times New Roman" w:cs="Times New Roman"/>
          <w:color w:val="auto"/>
          <w:sz w:val="24"/>
          <w:szCs w:val="24"/>
        </w:rPr>
      </w:pPr>
      <w:r w:rsidRPr="00DE5F79">
        <w:rPr>
          <w:rFonts w:ascii="Times New Roman" w:eastAsiaTheme="minorHAnsi" w:hAnsi="Times New Roman" w:cs="Times New Roman"/>
          <w:color w:val="auto"/>
          <w:sz w:val="24"/>
          <w:szCs w:val="24"/>
        </w:rPr>
        <w:t>A recent study showed that 1,25-Dihydroxy vitamin D3 plays an important role in the placental amino acid transport through system A transport by upregulating the mRNA expression of SNAT2 on placental trophoblast cells</w:t>
      </w:r>
      <w:r w:rsidR="002117A7" w:rsidRPr="00DE5F79">
        <w:rPr>
          <w:rFonts w:ascii="Times New Roman" w:eastAsiaTheme="minorHAnsi" w:hAnsi="Times New Roman" w:cs="Times New Roman"/>
          <w:color w:val="auto"/>
          <w:sz w:val="24"/>
          <w:szCs w:val="24"/>
        </w:rPr>
        <w:t>. The underlying mechanisms are thought to be transcriptional but are not yet well understood</w:t>
      </w:r>
      <w:r w:rsidRPr="00DE5F79">
        <w:rPr>
          <w:rFonts w:ascii="Times New Roman" w:eastAsiaTheme="minorHAnsi" w:hAnsi="Times New Roman" w:cs="Times New Roman"/>
          <w:color w:val="auto"/>
          <w:sz w:val="24"/>
          <w:szCs w:val="24"/>
        </w:rPr>
        <w:t xml:space="preserve">. </w:t>
      </w:r>
      <w:r w:rsidR="002117A7" w:rsidRPr="00DE5F79">
        <w:rPr>
          <w:rFonts w:ascii="Times New Roman" w:eastAsiaTheme="minorHAnsi" w:hAnsi="Times New Roman" w:cs="Times New Roman"/>
          <w:color w:val="auto"/>
          <w:sz w:val="24"/>
          <w:szCs w:val="24"/>
        </w:rPr>
        <w:t xml:space="preserve">In previous studies, maternal vitamin D has been associated with suboptimal fetal growth and this could be attributed to vitamin D’s role in regulating the extracellular cytotrophoblast cell invasion of the uterus which determines access to maternal circulation (CHECK ALL OF THIS). </w:t>
      </w:r>
    </w:p>
    <w:p w14:paraId="3032B104" w14:textId="77777777" w:rsidR="00402550" w:rsidRDefault="00402550" w:rsidP="00402550">
      <w:pPr>
        <w:rPr>
          <w:rFonts w:ascii="Times New Roman" w:hAnsi="Times New Roman" w:cs="Times New Roman"/>
        </w:rPr>
      </w:pPr>
    </w:p>
    <w:p w14:paraId="7D21AF23" w14:textId="77777777" w:rsidR="00562A8F" w:rsidRPr="00DE5F79" w:rsidRDefault="00562A8F" w:rsidP="00402550">
      <w:pPr>
        <w:rPr>
          <w:rFonts w:ascii="Times New Roman" w:hAnsi="Times New Roman" w:cs="Times New Roman"/>
        </w:rPr>
      </w:pPr>
    </w:p>
    <w:p w14:paraId="0D834701" w14:textId="2A79A4AB" w:rsidR="00A364B0" w:rsidRPr="00DE5F79" w:rsidRDefault="00350031" w:rsidP="00402550">
      <w:pPr>
        <w:pStyle w:val="Heading2"/>
        <w:rPr>
          <w:rFonts w:ascii="Times New Roman" w:hAnsi="Times New Roman" w:cs="Times New Roman"/>
        </w:rPr>
      </w:pPr>
      <w:r w:rsidRPr="00DE5F79">
        <w:rPr>
          <w:rFonts w:ascii="Times New Roman" w:hAnsi="Times New Roman" w:cs="Times New Roman"/>
        </w:rPr>
        <w:lastRenderedPageBreak/>
        <w:t xml:space="preserve">How </w:t>
      </w:r>
      <w:r w:rsidR="005731F9" w:rsidRPr="00DE5F79">
        <w:rPr>
          <w:rFonts w:ascii="Times New Roman" w:hAnsi="Times New Roman" w:cs="Times New Roman"/>
        </w:rPr>
        <w:t>micro- and macronutrient</w:t>
      </w:r>
      <w:r w:rsidR="00AE0B05" w:rsidRPr="00DE5F79">
        <w:rPr>
          <w:rFonts w:ascii="Times New Roman" w:hAnsi="Times New Roman" w:cs="Times New Roman"/>
        </w:rPr>
        <w:t xml:space="preserve"> </w:t>
      </w:r>
      <w:r w:rsidR="005731F9" w:rsidRPr="00DE5F79">
        <w:rPr>
          <w:rFonts w:ascii="Times New Roman" w:hAnsi="Times New Roman" w:cs="Times New Roman"/>
        </w:rPr>
        <w:t xml:space="preserve">placental </w:t>
      </w:r>
      <w:r w:rsidR="00AE0B05" w:rsidRPr="00DE5F79">
        <w:rPr>
          <w:rFonts w:ascii="Times New Roman" w:hAnsi="Times New Roman" w:cs="Times New Roman"/>
        </w:rPr>
        <w:t>transporters</w:t>
      </w:r>
      <w:r w:rsidR="008A0097" w:rsidRPr="00DE5F79">
        <w:rPr>
          <w:rFonts w:ascii="Times New Roman" w:hAnsi="Times New Roman" w:cs="Times New Roman"/>
        </w:rPr>
        <w:t xml:space="preserve"> </w:t>
      </w:r>
      <w:r w:rsidRPr="00DE5F79">
        <w:rPr>
          <w:rFonts w:ascii="Times New Roman" w:hAnsi="Times New Roman" w:cs="Times New Roman"/>
        </w:rPr>
        <w:t>are altered in obesity and how this affects nutrient flux and macronutrient accretion in the fetus</w:t>
      </w:r>
    </w:p>
    <w:p w14:paraId="3B9CB802" w14:textId="77777777" w:rsidR="00402550" w:rsidRPr="00DE5F79" w:rsidRDefault="00402550" w:rsidP="00402550">
      <w:pPr>
        <w:rPr>
          <w:rFonts w:ascii="Times New Roman" w:hAnsi="Times New Roman" w:cs="Times New Roman"/>
        </w:rPr>
      </w:pPr>
    </w:p>
    <w:p w14:paraId="76CE50FE" w14:textId="16144EAF" w:rsidR="00DE5F79" w:rsidRPr="00DE5F79" w:rsidRDefault="00DE0DBE" w:rsidP="00402550">
      <w:pPr>
        <w:rPr>
          <w:rFonts w:ascii="Times New Roman" w:hAnsi="Times New Roman" w:cs="Times New Roman"/>
        </w:rPr>
      </w:pPr>
      <w:r>
        <w:rPr>
          <w:rFonts w:ascii="Times New Roman" w:hAnsi="Times New Roman" w:cs="Times New Roman"/>
        </w:rPr>
        <w:t>In maternal obesity</w:t>
      </w:r>
    </w:p>
    <w:p w14:paraId="064BF341" w14:textId="255CDE71" w:rsidR="00402550" w:rsidRPr="00DE5F79" w:rsidRDefault="00402550" w:rsidP="00402550">
      <w:pPr>
        <w:rPr>
          <w:rFonts w:ascii="Times New Roman" w:hAnsi="Times New Roman" w:cs="Times New Roman"/>
        </w:rPr>
      </w:pPr>
    </w:p>
    <w:p w14:paraId="3DB01455" w14:textId="77777777" w:rsidR="00402550" w:rsidRPr="00DE5F79" w:rsidRDefault="00402550" w:rsidP="00402550">
      <w:pPr>
        <w:rPr>
          <w:rFonts w:ascii="Times New Roman" w:hAnsi="Times New Roman" w:cs="Times New Roman"/>
        </w:rPr>
      </w:pPr>
    </w:p>
    <w:p w14:paraId="501A326B" w14:textId="16F33A1A" w:rsidR="00AE0B05" w:rsidRPr="00DE5F79" w:rsidRDefault="00350031" w:rsidP="00DE5F79">
      <w:pPr>
        <w:pStyle w:val="Heading2"/>
        <w:rPr>
          <w:rFonts w:ascii="Times New Roman" w:hAnsi="Times New Roman" w:cs="Times New Roman"/>
        </w:rPr>
      </w:pPr>
      <w:r w:rsidRPr="00DE5F79">
        <w:rPr>
          <w:rFonts w:ascii="Times New Roman" w:hAnsi="Times New Roman" w:cs="Times New Roman"/>
        </w:rPr>
        <w:t xml:space="preserve">Alterations in </w:t>
      </w:r>
      <w:r w:rsidR="00AE0B05" w:rsidRPr="00DE5F79">
        <w:rPr>
          <w:rFonts w:ascii="Times New Roman" w:hAnsi="Times New Roman" w:cs="Times New Roman"/>
        </w:rPr>
        <w:t xml:space="preserve">metabolic </w:t>
      </w:r>
      <w:r w:rsidR="009C5CEA" w:rsidRPr="00DE5F79">
        <w:rPr>
          <w:rFonts w:ascii="Times New Roman" w:hAnsi="Times New Roman" w:cs="Times New Roman"/>
        </w:rPr>
        <w:t xml:space="preserve">and signaling </w:t>
      </w:r>
      <w:r w:rsidR="00AE0B05" w:rsidRPr="00DE5F79">
        <w:rPr>
          <w:rFonts w:ascii="Times New Roman" w:hAnsi="Times New Roman" w:cs="Times New Roman"/>
        </w:rPr>
        <w:t xml:space="preserve">pathways </w:t>
      </w:r>
      <w:r w:rsidRPr="00DE5F79">
        <w:rPr>
          <w:rFonts w:ascii="Times New Roman" w:hAnsi="Times New Roman" w:cs="Times New Roman"/>
        </w:rPr>
        <w:t xml:space="preserve">that result in </w:t>
      </w:r>
      <w:r w:rsidR="005731F9" w:rsidRPr="00DE5F79">
        <w:rPr>
          <w:rFonts w:ascii="Times New Roman" w:hAnsi="Times New Roman" w:cs="Times New Roman"/>
        </w:rPr>
        <w:t xml:space="preserve">altered </w:t>
      </w:r>
      <w:r w:rsidR="00AE0B05" w:rsidRPr="00DE5F79">
        <w:rPr>
          <w:rFonts w:ascii="Times New Roman" w:hAnsi="Times New Roman" w:cs="Times New Roman"/>
        </w:rPr>
        <w:t>nutrient transport</w:t>
      </w:r>
      <w:r w:rsidRPr="00DE5F79">
        <w:rPr>
          <w:rFonts w:ascii="Times New Roman" w:hAnsi="Times New Roman" w:cs="Times New Roman"/>
        </w:rPr>
        <w:t xml:space="preserve"> at the placental level</w:t>
      </w:r>
    </w:p>
    <w:p w14:paraId="64060619" w14:textId="77777777" w:rsidR="00DE5F79" w:rsidRPr="00DE5F79" w:rsidRDefault="00DE5F79" w:rsidP="00DE5F79">
      <w:pPr>
        <w:rPr>
          <w:rFonts w:ascii="Times New Roman" w:hAnsi="Times New Roman" w:cs="Times New Roman"/>
        </w:rPr>
      </w:pPr>
    </w:p>
    <w:p w14:paraId="263C09D0" w14:textId="77777777" w:rsidR="000B6895" w:rsidRPr="00DE5F79" w:rsidRDefault="000B6895" w:rsidP="00DE5F79">
      <w:pPr>
        <w:pStyle w:val="Heading2"/>
        <w:rPr>
          <w:rFonts w:ascii="Times New Roman" w:hAnsi="Times New Roman" w:cs="Times New Roman"/>
        </w:rPr>
      </w:pPr>
      <w:r w:rsidRPr="00DE5F79">
        <w:rPr>
          <w:rFonts w:ascii="Times New Roman" w:hAnsi="Times New Roman" w:cs="Times New Roman"/>
        </w:rPr>
        <w:t>Emerging evidence on the role of placenta in determining offspring risk of disease in human and animal models</w:t>
      </w:r>
    </w:p>
    <w:p w14:paraId="6B9AD9E7" w14:textId="77777777" w:rsidR="00966217" w:rsidRPr="00DE5F79" w:rsidRDefault="00966217" w:rsidP="00966217">
      <w:pPr>
        <w:pStyle w:val="ListParagraph"/>
        <w:ind w:left="1260"/>
        <w:rPr>
          <w:rFonts w:ascii="Times New Roman" w:hAnsi="Times New Roman" w:cs="Times New Roman"/>
        </w:rPr>
      </w:pPr>
    </w:p>
    <w:p w14:paraId="54176FD5" w14:textId="0D284B02" w:rsidR="00EF304F" w:rsidRPr="00DE5F79" w:rsidRDefault="00EF304F" w:rsidP="00827720">
      <w:pPr>
        <w:pStyle w:val="Heading1"/>
        <w:rPr>
          <w:rFonts w:ascii="Times New Roman" w:hAnsi="Times New Roman" w:cs="Times New Roman"/>
        </w:rPr>
      </w:pPr>
      <w:r w:rsidRPr="00DE5F79">
        <w:rPr>
          <w:rFonts w:ascii="Times New Roman" w:hAnsi="Times New Roman" w:cs="Times New Roman"/>
        </w:rPr>
        <w:t>Future directions</w:t>
      </w:r>
    </w:p>
    <w:p w14:paraId="67DFBB7B" w14:textId="5B8E96DA" w:rsidR="00EF304F" w:rsidRPr="00DE5F79" w:rsidRDefault="00A52442" w:rsidP="00EF304F">
      <w:pPr>
        <w:pStyle w:val="ListParagraph"/>
        <w:numPr>
          <w:ilvl w:val="0"/>
          <w:numId w:val="6"/>
        </w:numPr>
        <w:rPr>
          <w:rFonts w:ascii="Times New Roman" w:hAnsi="Times New Roman" w:cs="Times New Roman"/>
        </w:rPr>
      </w:pPr>
      <w:r w:rsidRPr="00DE5F79">
        <w:rPr>
          <w:rFonts w:ascii="Times New Roman" w:hAnsi="Times New Roman" w:cs="Times New Roman"/>
        </w:rPr>
        <w:t>Current gaps in</w:t>
      </w:r>
      <w:r w:rsidR="009351A6" w:rsidRPr="00DE5F79">
        <w:rPr>
          <w:rFonts w:ascii="Times New Roman" w:hAnsi="Times New Roman" w:cs="Times New Roman"/>
        </w:rPr>
        <w:t xml:space="preserve"> </w:t>
      </w:r>
      <w:r w:rsidRPr="00DE5F79">
        <w:rPr>
          <w:rFonts w:ascii="Times New Roman" w:hAnsi="Times New Roman" w:cs="Times New Roman"/>
        </w:rPr>
        <w:t xml:space="preserve">our understanding of </w:t>
      </w:r>
      <w:r w:rsidR="00EF304F" w:rsidRPr="00DE5F79">
        <w:rPr>
          <w:rFonts w:ascii="Times New Roman" w:hAnsi="Times New Roman" w:cs="Times New Roman"/>
        </w:rPr>
        <w:t xml:space="preserve">mechanisms of disrupted placental transport </w:t>
      </w:r>
    </w:p>
    <w:p w14:paraId="65041814" w14:textId="20C4D736" w:rsidR="00EF304F" w:rsidRPr="00DE5F79" w:rsidRDefault="003269FB" w:rsidP="002B4EE9">
      <w:pPr>
        <w:pStyle w:val="ListParagraph"/>
        <w:numPr>
          <w:ilvl w:val="0"/>
          <w:numId w:val="6"/>
        </w:numPr>
        <w:rPr>
          <w:rFonts w:ascii="Times New Roman" w:hAnsi="Times New Roman" w:cs="Times New Roman"/>
        </w:rPr>
      </w:pPr>
      <w:r w:rsidRPr="00DE5F79">
        <w:rPr>
          <w:rFonts w:ascii="Times New Roman" w:hAnsi="Times New Roman" w:cs="Times New Roman"/>
        </w:rPr>
        <w:t>The effect of placental impaired function on offspring risk of disease</w:t>
      </w:r>
    </w:p>
    <w:p w14:paraId="6BF6D0AC" w14:textId="182A9F6F" w:rsidR="00350031" w:rsidRPr="00DE5F79" w:rsidRDefault="00350031" w:rsidP="002B4EE9">
      <w:pPr>
        <w:pStyle w:val="ListParagraph"/>
        <w:numPr>
          <w:ilvl w:val="0"/>
          <w:numId w:val="6"/>
        </w:numPr>
        <w:rPr>
          <w:rFonts w:ascii="Times New Roman" w:hAnsi="Times New Roman" w:cs="Times New Roman"/>
        </w:rPr>
      </w:pPr>
      <w:r w:rsidRPr="00DE5F79">
        <w:rPr>
          <w:rFonts w:ascii="Times New Roman" w:hAnsi="Times New Roman" w:cs="Times New Roman"/>
        </w:rPr>
        <w:t>Discussing the mechanisms by which altered transport could affect susceptibility to chronic disease in the offspring</w:t>
      </w:r>
    </w:p>
    <w:p w14:paraId="5A5EFA1F" w14:textId="77777777" w:rsidR="000B6895" w:rsidRPr="00DE5F79" w:rsidRDefault="000B6895" w:rsidP="00827720">
      <w:pPr>
        <w:pStyle w:val="Heading1"/>
        <w:rPr>
          <w:rFonts w:ascii="Times New Roman" w:hAnsi="Times New Roman" w:cs="Times New Roman"/>
        </w:rPr>
      </w:pPr>
    </w:p>
    <w:p w14:paraId="0EE46342" w14:textId="00DFD980" w:rsidR="000B6895" w:rsidRPr="00DE5F79" w:rsidRDefault="00827720" w:rsidP="00827720">
      <w:pPr>
        <w:pStyle w:val="Heading1"/>
        <w:rPr>
          <w:rFonts w:ascii="Times New Roman" w:hAnsi="Times New Roman" w:cs="Times New Roman"/>
        </w:rPr>
      </w:pPr>
      <w:r w:rsidRPr="00DE5F79">
        <w:rPr>
          <w:rFonts w:ascii="Times New Roman" w:hAnsi="Times New Roman" w:cs="Times New Roman"/>
        </w:rPr>
        <w:t>References</w:t>
      </w:r>
    </w:p>
    <w:p w14:paraId="6AC08FCC" w14:textId="77777777" w:rsidR="000B6895" w:rsidRPr="00DE5F79" w:rsidRDefault="000B6895" w:rsidP="000B6895">
      <w:pPr>
        <w:rPr>
          <w:rFonts w:ascii="Times New Roman" w:hAnsi="Times New Roman" w:cs="Times New Roman"/>
        </w:rPr>
      </w:pPr>
    </w:p>
    <w:p w14:paraId="1BDABEB1" w14:textId="2FC37D22" w:rsidR="0041189B" w:rsidRPr="00DE5F79" w:rsidRDefault="00C70301" w:rsidP="0041189B">
      <w:pPr>
        <w:widowControl w:val="0"/>
        <w:autoSpaceDE w:val="0"/>
        <w:autoSpaceDN w:val="0"/>
        <w:adjustRightInd w:val="0"/>
        <w:ind w:left="480" w:hanging="480"/>
        <w:rPr>
          <w:rFonts w:ascii="Times New Roman" w:eastAsia="Times New Roman" w:hAnsi="Times New Roman" w:cs="Times New Roman"/>
          <w:noProof/>
        </w:rPr>
      </w:pPr>
      <w:r w:rsidRPr="00DE5F79">
        <w:rPr>
          <w:rFonts w:ascii="Times New Roman" w:hAnsi="Times New Roman" w:cs="Times New Roman"/>
        </w:rPr>
        <w:fldChar w:fldCharType="begin" w:fldLock="1"/>
      </w:r>
      <w:r w:rsidRPr="00DE5F79">
        <w:rPr>
          <w:rFonts w:ascii="Times New Roman" w:hAnsi="Times New Roman" w:cs="Times New Roman"/>
        </w:rPr>
        <w:instrText xml:space="preserve">ADDIN Mendeley Bibliography CSL_BIBLIOGRAPHY </w:instrText>
      </w:r>
      <w:r w:rsidRPr="00DE5F79">
        <w:rPr>
          <w:rFonts w:ascii="Times New Roman" w:hAnsi="Times New Roman" w:cs="Times New Roman"/>
        </w:rPr>
        <w:fldChar w:fldCharType="separate"/>
      </w:r>
      <w:r w:rsidR="0041189B" w:rsidRPr="00DE5F79">
        <w:rPr>
          <w:rFonts w:ascii="Times New Roman" w:eastAsia="Times New Roman" w:hAnsi="Times New Roman" w:cs="Times New Roman"/>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31D25F79" w14:textId="77777777" w:rsidR="0041189B" w:rsidRPr="00DE5F79"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DE5F79">
        <w:rPr>
          <w:rFonts w:ascii="Times New Roman" w:eastAsia="Times New Roman" w:hAnsi="Times New Roman" w:cs="Times New Roman"/>
          <w:noProof/>
        </w:rPr>
        <w:t xml:space="preserve">Catalano PM, Presley L, Minium J &amp; Hauguel-de Mouzon S (2009). Fetuses of Obese Mothers Develop Insulin Resistance in Utero. </w:t>
      </w:r>
      <w:r w:rsidRPr="00DE5F79">
        <w:rPr>
          <w:rFonts w:ascii="Times New Roman" w:eastAsia="Times New Roman" w:hAnsi="Times New Roman" w:cs="Times New Roman"/>
          <w:i/>
          <w:iCs/>
          <w:noProof/>
        </w:rPr>
        <w:t>Diabetes Care</w:t>
      </w:r>
      <w:r w:rsidRPr="00DE5F79">
        <w:rPr>
          <w:rFonts w:ascii="Times New Roman" w:eastAsia="Times New Roman" w:hAnsi="Times New Roman" w:cs="Times New Roman"/>
          <w:noProof/>
        </w:rPr>
        <w:t xml:space="preserve"> </w:t>
      </w:r>
      <w:r w:rsidRPr="00DE5F79">
        <w:rPr>
          <w:rFonts w:ascii="Times New Roman" w:eastAsia="Times New Roman" w:hAnsi="Times New Roman" w:cs="Times New Roman"/>
          <w:b/>
          <w:bCs/>
          <w:noProof/>
        </w:rPr>
        <w:t>32,</w:t>
      </w:r>
      <w:r w:rsidRPr="00DE5F79">
        <w:rPr>
          <w:rFonts w:ascii="Times New Roman" w:eastAsia="Times New Roman" w:hAnsi="Times New Roman" w:cs="Times New Roman"/>
          <w:noProof/>
        </w:rPr>
        <w:t xml:space="preserve"> 1076–1080.</w:t>
      </w:r>
    </w:p>
    <w:p w14:paraId="6EA57042" w14:textId="77777777" w:rsidR="0041189B" w:rsidRPr="00DE5F79"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DE5F79">
        <w:rPr>
          <w:rFonts w:ascii="Times New Roman" w:eastAsia="Times New Roman" w:hAnsi="Times New Roman" w:cs="Times New Roman"/>
          <w:noProof/>
        </w:rPr>
        <w:t xml:space="preserve">Flegal KM, Kruszon-Moran D, Carroll MD, Fryar CD &amp; Ogden CL (2016). Trends in Obesity Among Adults in the United States, 2005 to 2014. </w:t>
      </w:r>
      <w:r w:rsidRPr="00DE5F79">
        <w:rPr>
          <w:rFonts w:ascii="Times New Roman" w:eastAsia="Times New Roman" w:hAnsi="Times New Roman" w:cs="Times New Roman"/>
          <w:i/>
          <w:iCs/>
          <w:noProof/>
        </w:rPr>
        <w:t>JAMA</w:t>
      </w:r>
      <w:r w:rsidRPr="00DE5F79">
        <w:rPr>
          <w:rFonts w:ascii="Times New Roman" w:eastAsia="Times New Roman" w:hAnsi="Times New Roman" w:cs="Times New Roman"/>
          <w:noProof/>
        </w:rPr>
        <w:t xml:space="preserve"> </w:t>
      </w:r>
      <w:r w:rsidRPr="00DE5F79">
        <w:rPr>
          <w:rFonts w:ascii="Times New Roman" w:eastAsia="Times New Roman" w:hAnsi="Times New Roman" w:cs="Times New Roman"/>
          <w:b/>
          <w:bCs/>
          <w:noProof/>
        </w:rPr>
        <w:t>315,</w:t>
      </w:r>
      <w:r w:rsidRPr="00DE5F79">
        <w:rPr>
          <w:rFonts w:ascii="Times New Roman" w:eastAsia="Times New Roman" w:hAnsi="Times New Roman" w:cs="Times New Roman"/>
          <w:noProof/>
        </w:rPr>
        <w:t xml:space="preserve"> 2284.</w:t>
      </w:r>
    </w:p>
    <w:p w14:paraId="5BD082DE" w14:textId="77777777" w:rsidR="0041189B" w:rsidRPr="00DE5F79"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DE5F79">
        <w:rPr>
          <w:rFonts w:ascii="Times New Roman" w:eastAsia="Times New Roman" w:hAnsi="Times New Roman" w:cs="Times New Roman"/>
          <w:noProof/>
        </w:rPr>
        <w:t xml:space="preserve">Gude NM, Roberts CT, Kalionis B &amp; King RG (2004). Growth and function of the normal human placenta. </w:t>
      </w:r>
      <w:r w:rsidRPr="00DE5F79">
        <w:rPr>
          <w:rFonts w:ascii="Times New Roman" w:eastAsia="Times New Roman" w:hAnsi="Times New Roman" w:cs="Times New Roman"/>
          <w:i/>
          <w:iCs/>
          <w:noProof/>
        </w:rPr>
        <w:t>Thromb Res</w:t>
      </w:r>
      <w:r w:rsidRPr="00DE5F79">
        <w:rPr>
          <w:rFonts w:ascii="Times New Roman" w:eastAsia="Times New Roman" w:hAnsi="Times New Roman" w:cs="Times New Roman"/>
          <w:noProof/>
        </w:rPr>
        <w:t xml:space="preserve"> </w:t>
      </w:r>
      <w:r w:rsidRPr="00DE5F79">
        <w:rPr>
          <w:rFonts w:ascii="Times New Roman" w:eastAsia="Times New Roman" w:hAnsi="Times New Roman" w:cs="Times New Roman"/>
          <w:b/>
          <w:bCs/>
          <w:noProof/>
        </w:rPr>
        <w:t>114,</w:t>
      </w:r>
      <w:r w:rsidRPr="00DE5F79">
        <w:rPr>
          <w:rFonts w:ascii="Times New Roman" w:eastAsia="Times New Roman" w:hAnsi="Times New Roman" w:cs="Times New Roman"/>
          <w:noProof/>
        </w:rPr>
        <w:t xml:space="preserve"> 397–407.</w:t>
      </w:r>
    </w:p>
    <w:p w14:paraId="69397841" w14:textId="77777777" w:rsidR="0041189B" w:rsidRPr="00DE5F79"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DE5F79">
        <w:rPr>
          <w:rFonts w:ascii="Times New Roman" w:eastAsia="Times New Roman" w:hAnsi="Times New Roman" w:cs="Times New Roman"/>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5CC74E3F" w14:textId="77777777" w:rsidR="0041189B" w:rsidRPr="00DE5F79"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DE5F79">
        <w:rPr>
          <w:rFonts w:ascii="Times New Roman" w:eastAsia="Times New Roman" w:hAnsi="Times New Roman" w:cs="Times New Roman"/>
          <w:noProof/>
        </w:rPr>
        <w:t xml:space="preserve">Mingrone G, Manco M, Mora MEV, Guidone C, Iaconelli A, Gniuli D, Leccesi L, Chiellini C &amp; Ghirlanda G (2008). Influence of maternal obesity on insulin sensitivity and secretion in offspring. </w:t>
      </w:r>
      <w:r w:rsidRPr="00DE5F79">
        <w:rPr>
          <w:rFonts w:ascii="Times New Roman" w:eastAsia="Times New Roman" w:hAnsi="Times New Roman" w:cs="Times New Roman"/>
          <w:i/>
          <w:iCs/>
          <w:noProof/>
        </w:rPr>
        <w:t>Diabetes Care</w:t>
      </w:r>
      <w:r w:rsidRPr="00DE5F79">
        <w:rPr>
          <w:rFonts w:ascii="Times New Roman" w:eastAsia="Times New Roman" w:hAnsi="Times New Roman" w:cs="Times New Roman"/>
          <w:noProof/>
        </w:rPr>
        <w:t xml:space="preserve"> </w:t>
      </w:r>
      <w:r w:rsidRPr="00DE5F79">
        <w:rPr>
          <w:rFonts w:ascii="Times New Roman" w:eastAsia="Times New Roman" w:hAnsi="Times New Roman" w:cs="Times New Roman"/>
          <w:b/>
          <w:bCs/>
          <w:noProof/>
        </w:rPr>
        <w:t>31,</w:t>
      </w:r>
      <w:r w:rsidRPr="00DE5F79">
        <w:rPr>
          <w:rFonts w:ascii="Times New Roman" w:eastAsia="Times New Roman" w:hAnsi="Times New Roman" w:cs="Times New Roman"/>
          <w:noProof/>
        </w:rPr>
        <w:t xml:space="preserve"> 1872–1876.</w:t>
      </w:r>
    </w:p>
    <w:p w14:paraId="6511B1A8" w14:textId="77777777" w:rsidR="0041189B" w:rsidRPr="00DE5F79"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DE5F79">
        <w:rPr>
          <w:rFonts w:ascii="Times New Roman" w:eastAsia="Times New Roman" w:hAnsi="Times New Roman" w:cs="Times New Roman"/>
          <w:noProof/>
        </w:rPr>
        <w:t xml:space="preserve">O’Reilly JR &amp; Reynolds RM (2013). The risk of maternal obesity to the long-term health of the offspring. </w:t>
      </w:r>
      <w:r w:rsidRPr="00DE5F79">
        <w:rPr>
          <w:rFonts w:ascii="Times New Roman" w:eastAsia="Times New Roman" w:hAnsi="Times New Roman" w:cs="Times New Roman"/>
          <w:i/>
          <w:iCs/>
          <w:noProof/>
        </w:rPr>
        <w:t>Clin Endocrinol (Oxf)</w:t>
      </w:r>
      <w:r w:rsidRPr="00DE5F79">
        <w:rPr>
          <w:rFonts w:ascii="Times New Roman" w:eastAsia="Times New Roman" w:hAnsi="Times New Roman" w:cs="Times New Roman"/>
          <w:noProof/>
        </w:rPr>
        <w:t xml:space="preserve"> </w:t>
      </w:r>
      <w:r w:rsidRPr="00DE5F79">
        <w:rPr>
          <w:rFonts w:ascii="Times New Roman" w:eastAsia="Times New Roman" w:hAnsi="Times New Roman" w:cs="Times New Roman"/>
          <w:b/>
          <w:bCs/>
          <w:noProof/>
        </w:rPr>
        <w:t>78,</w:t>
      </w:r>
      <w:r w:rsidRPr="00DE5F79">
        <w:rPr>
          <w:rFonts w:ascii="Times New Roman" w:eastAsia="Times New Roman" w:hAnsi="Times New Roman" w:cs="Times New Roman"/>
          <w:noProof/>
        </w:rPr>
        <w:t xml:space="preserve"> 9–16.</w:t>
      </w:r>
    </w:p>
    <w:p w14:paraId="72D97403" w14:textId="77777777" w:rsidR="0041189B" w:rsidRPr="00DE5F79"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DE5F79">
        <w:rPr>
          <w:rFonts w:ascii="Times New Roman" w:eastAsia="Times New Roman" w:hAnsi="Times New Roman" w:cs="Times New Roman"/>
          <w:noProof/>
        </w:rPr>
        <w:t xml:space="preserve">Samuelsson A-M, Matthews PA, Argenton M, Christie MR, McConnell JM, Jansen EHJM, Piersma AH, Ozanne SE, Twinn DF, Remacle C, Rowlerson A, Poston L &amp; Taylor PD (2008). Diet-Induced Obesity in Female Mice Leads to Offspring Hyperphagia, Adiposity, </w:t>
      </w:r>
      <w:r w:rsidRPr="00DE5F79">
        <w:rPr>
          <w:rFonts w:ascii="Times New Roman" w:eastAsia="Times New Roman" w:hAnsi="Times New Roman" w:cs="Times New Roman"/>
          <w:noProof/>
        </w:rPr>
        <w:lastRenderedPageBreak/>
        <w:t xml:space="preserve">Hypertension, and Insulin Resistance: A Novel Murine Model of Developmental Programming. </w:t>
      </w:r>
      <w:r w:rsidRPr="00DE5F79">
        <w:rPr>
          <w:rFonts w:ascii="Times New Roman" w:eastAsia="Times New Roman" w:hAnsi="Times New Roman" w:cs="Times New Roman"/>
          <w:i/>
          <w:iCs/>
          <w:noProof/>
        </w:rPr>
        <w:t>Hypertension</w:t>
      </w:r>
      <w:r w:rsidRPr="00DE5F79">
        <w:rPr>
          <w:rFonts w:ascii="Times New Roman" w:eastAsia="Times New Roman" w:hAnsi="Times New Roman" w:cs="Times New Roman"/>
          <w:noProof/>
        </w:rPr>
        <w:t xml:space="preserve"> </w:t>
      </w:r>
      <w:r w:rsidRPr="00DE5F79">
        <w:rPr>
          <w:rFonts w:ascii="Times New Roman" w:eastAsia="Times New Roman" w:hAnsi="Times New Roman" w:cs="Times New Roman"/>
          <w:b/>
          <w:bCs/>
          <w:noProof/>
        </w:rPr>
        <w:t>51,</w:t>
      </w:r>
      <w:r w:rsidRPr="00DE5F79">
        <w:rPr>
          <w:rFonts w:ascii="Times New Roman" w:eastAsia="Times New Roman" w:hAnsi="Times New Roman" w:cs="Times New Roman"/>
          <w:noProof/>
        </w:rPr>
        <w:t xml:space="preserve"> 383–392.</w:t>
      </w:r>
    </w:p>
    <w:p w14:paraId="1B448C35" w14:textId="77777777" w:rsidR="0041189B" w:rsidRPr="00DE5F79" w:rsidRDefault="0041189B" w:rsidP="0041189B">
      <w:pPr>
        <w:widowControl w:val="0"/>
        <w:autoSpaceDE w:val="0"/>
        <w:autoSpaceDN w:val="0"/>
        <w:adjustRightInd w:val="0"/>
        <w:ind w:left="480" w:hanging="480"/>
        <w:rPr>
          <w:rFonts w:ascii="Times New Roman" w:hAnsi="Times New Roman" w:cs="Times New Roman"/>
          <w:noProof/>
        </w:rPr>
      </w:pPr>
      <w:r w:rsidRPr="00DE5F79">
        <w:rPr>
          <w:rFonts w:ascii="Times New Roman" w:eastAsia="Times New Roman" w:hAnsi="Times New Roman" w:cs="Times New Roman"/>
          <w:noProof/>
        </w:rPr>
        <w:t xml:space="preserve">Sebire N, Jolly M, Harris J, Wadsworth J, Joffe M, Beard R, Regan L &amp; Robinson S (2001). Maternal obesity and pregnancy outcome: a study of 287 213 pregnancies in London. </w:t>
      </w:r>
      <w:r w:rsidRPr="00DE5F79">
        <w:rPr>
          <w:rFonts w:ascii="Times New Roman" w:eastAsia="Times New Roman" w:hAnsi="Times New Roman" w:cs="Times New Roman"/>
          <w:i/>
          <w:iCs/>
          <w:noProof/>
        </w:rPr>
        <w:t>Int J Obes</w:t>
      </w:r>
      <w:r w:rsidRPr="00DE5F79">
        <w:rPr>
          <w:rFonts w:ascii="Times New Roman" w:eastAsia="Times New Roman" w:hAnsi="Times New Roman" w:cs="Times New Roman"/>
          <w:noProof/>
        </w:rPr>
        <w:t xml:space="preserve"> </w:t>
      </w:r>
      <w:r w:rsidRPr="00DE5F79">
        <w:rPr>
          <w:rFonts w:ascii="Times New Roman" w:eastAsia="Times New Roman" w:hAnsi="Times New Roman" w:cs="Times New Roman"/>
          <w:b/>
          <w:bCs/>
          <w:noProof/>
        </w:rPr>
        <w:t>25,</w:t>
      </w:r>
      <w:r w:rsidRPr="00DE5F79">
        <w:rPr>
          <w:rFonts w:ascii="Times New Roman" w:eastAsia="Times New Roman" w:hAnsi="Times New Roman" w:cs="Times New Roman"/>
          <w:noProof/>
        </w:rPr>
        <w:t xml:space="preserve"> 1175–1182.</w:t>
      </w:r>
    </w:p>
    <w:p w14:paraId="75A1C8DA" w14:textId="6DE40878" w:rsidR="00EB23A7" w:rsidRPr="00DE5F79" w:rsidRDefault="00C70301" w:rsidP="0041189B">
      <w:pPr>
        <w:widowControl w:val="0"/>
        <w:autoSpaceDE w:val="0"/>
        <w:autoSpaceDN w:val="0"/>
        <w:adjustRightInd w:val="0"/>
        <w:ind w:left="480" w:hanging="480"/>
        <w:rPr>
          <w:rFonts w:ascii="Times New Roman" w:hAnsi="Times New Roman" w:cs="Times New Roman"/>
        </w:rPr>
      </w:pPr>
      <w:r w:rsidRPr="00DE5F79">
        <w:rPr>
          <w:rFonts w:ascii="Times New Roman" w:hAnsi="Times New Roman" w:cs="Times New Roman"/>
        </w:rPr>
        <w:fldChar w:fldCharType="end"/>
      </w:r>
    </w:p>
    <w:sectPr w:rsidR="00EB23A7" w:rsidRPr="00DE5F79" w:rsidSect="00212190">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AF5DC5" w14:textId="77777777" w:rsidR="00DA3ADF" w:rsidRDefault="00DA3ADF" w:rsidP="00EB23A7">
      <w:r>
        <w:separator/>
      </w:r>
    </w:p>
  </w:endnote>
  <w:endnote w:type="continuationSeparator" w:id="0">
    <w:p w14:paraId="653917DB" w14:textId="77777777" w:rsidR="00DA3ADF" w:rsidRDefault="00DA3ADF"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A55B79" w14:textId="77777777" w:rsidR="00DA3ADF" w:rsidRDefault="00DA3ADF" w:rsidP="00EB23A7">
      <w:r>
        <w:separator/>
      </w:r>
    </w:p>
  </w:footnote>
  <w:footnote w:type="continuationSeparator" w:id="0">
    <w:p w14:paraId="254193CF" w14:textId="77777777" w:rsidR="00DA3ADF" w:rsidRDefault="00DA3ADF" w:rsidP="00EB23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15:restartNumberingAfterBreak="0">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15:restartNumberingAfterBreak="0">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0B9"/>
    <w:rsid w:val="00010006"/>
    <w:rsid w:val="00016081"/>
    <w:rsid w:val="0003005E"/>
    <w:rsid w:val="0008628B"/>
    <w:rsid w:val="00087312"/>
    <w:rsid w:val="0008752F"/>
    <w:rsid w:val="000B1CD1"/>
    <w:rsid w:val="000B29C8"/>
    <w:rsid w:val="000B31BE"/>
    <w:rsid w:val="000B3494"/>
    <w:rsid w:val="000B65F1"/>
    <w:rsid w:val="000B6895"/>
    <w:rsid w:val="000C5574"/>
    <w:rsid w:val="000E2AB7"/>
    <w:rsid w:val="000E558C"/>
    <w:rsid w:val="0010268A"/>
    <w:rsid w:val="00105617"/>
    <w:rsid w:val="00112D59"/>
    <w:rsid w:val="0012414D"/>
    <w:rsid w:val="00125A67"/>
    <w:rsid w:val="00134C0B"/>
    <w:rsid w:val="00142744"/>
    <w:rsid w:val="00157B1C"/>
    <w:rsid w:val="00162404"/>
    <w:rsid w:val="001635DE"/>
    <w:rsid w:val="001661F3"/>
    <w:rsid w:val="0017738A"/>
    <w:rsid w:val="001826DB"/>
    <w:rsid w:val="00183C12"/>
    <w:rsid w:val="001852AE"/>
    <w:rsid w:val="00187860"/>
    <w:rsid w:val="001958B1"/>
    <w:rsid w:val="001B42EB"/>
    <w:rsid w:val="001C1C5D"/>
    <w:rsid w:val="001E08B4"/>
    <w:rsid w:val="001E16D8"/>
    <w:rsid w:val="001E2B31"/>
    <w:rsid w:val="001E6E12"/>
    <w:rsid w:val="001E7798"/>
    <w:rsid w:val="001F0C35"/>
    <w:rsid w:val="001F0C9C"/>
    <w:rsid w:val="001F2B19"/>
    <w:rsid w:val="001F33D1"/>
    <w:rsid w:val="00200B1A"/>
    <w:rsid w:val="00203036"/>
    <w:rsid w:val="00205CC6"/>
    <w:rsid w:val="00205ECF"/>
    <w:rsid w:val="002076A5"/>
    <w:rsid w:val="002117A7"/>
    <w:rsid w:val="00212190"/>
    <w:rsid w:val="00223ABA"/>
    <w:rsid w:val="002270E0"/>
    <w:rsid w:val="002437F6"/>
    <w:rsid w:val="00244B9B"/>
    <w:rsid w:val="0026269E"/>
    <w:rsid w:val="00263BF5"/>
    <w:rsid w:val="00275026"/>
    <w:rsid w:val="00275911"/>
    <w:rsid w:val="00276386"/>
    <w:rsid w:val="00283AEF"/>
    <w:rsid w:val="00286362"/>
    <w:rsid w:val="002902DE"/>
    <w:rsid w:val="00295E37"/>
    <w:rsid w:val="002A703D"/>
    <w:rsid w:val="002B32E4"/>
    <w:rsid w:val="002B4EE9"/>
    <w:rsid w:val="002B6E61"/>
    <w:rsid w:val="002C3AB4"/>
    <w:rsid w:val="002C7CF4"/>
    <w:rsid w:val="002D619E"/>
    <w:rsid w:val="002D7478"/>
    <w:rsid w:val="002F58D8"/>
    <w:rsid w:val="002F592E"/>
    <w:rsid w:val="003035B0"/>
    <w:rsid w:val="00307522"/>
    <w:rsid w:val="00307915"/>
    <w:rsid w:val="00317AA4"/>
    <w:rsid w:val="00320F4E"/>
    <w:rsid w:val="00323D4B"/>
    <w:rsid w:val="003269FB"/>
    <w:rsid w:val="00332AED"/>
    <w:rsid w:val="00335D66"/>
    <w:rsid w:val="0034033D"/>
    <w:rsid w:val="0034196A"/>
    <w:rsid w:val="00350031"/>
    <w:rsid w:val="0035011C"/>
    <w:rsid w:val="00362F6F"/>
    <w:rsid w:val="00364876"/>
    <w:rsid w:val="003702CC"/>
    <w:rsid w:val="00376B22"/>
    <w:rsid w:val="003804E6"/>
    <w:rsid w:val="00390E85"/>
    <w:rsid w:val="00392E29"/>
    <w:rsid w:val="003A1EB0"/>
    <w:rsid w:val="003B429F"/>
    <w:rsid w:val="003B4442"/>
    <w:rsid w:val="003D1F02"/>
    <w:rsid w:val="003D2719"/>
    <w:rsid w:val="003D6266"/>
    <w:rsid w:val="003E1078"/>
    <w:rsid w:val="003F24BF"/>
    <w:rsid w:val="003F339D"/>
    <w:rsid w:val="003F4851"/>
    <w:rsid w:val="003F706D"/>
    <w:rsid w:val="003F76DD"/>
    <w:rsid w:val="0040243A"/>
    <w:rsid w:val="00402550"/>
    <w:rsid w:val="00402F7B"/>
    <w:rsid w:val="0041189B"/>
    <w:rsid w:val="004126FE"/>
    <w:rsid w:val="0041714E"/>
    <w:rsid w:val="004253CF"/>
    <w:rsid w:val="004441EF"/>
    <w:rsid w:val="00452089"/>
    <w:rsid w:val="0047010D"/>
    <w:rsid w:val="00470B03"/>
    <w:rsid w:val="00480549"/>
    <w:rsid w:val="00487A79"/>
    <w:rsid w:val="00490123"/>
    <w:rsid w:val="0049541F"/>
    <w:rsid w:val="004A1E3C"/>
    <w:rsid w:val="004A67A6"/>
    <w:rsid w:val="004A6E2D"/>
    <w:rsid w:val="004D4864"/>
    <w:rsid w:val="004D6A3A"/>
    <w:rsid w:val="004E56CD"/>
    <w:rsid w:val="004E6779"/>
    <w:rsid w:val="004F142F"/>
    <w:rsid w:val="00500592"/>
    <w:rsid w:val="0052479E"/>
    <w:rsid w:val="00525960"/>
    <w:rsid w:val="00533F41"/>
    <w:rsid w:val="00546D5A"/>
    <w:rsid w:val="00551CB9"/>
    <w:rsid w:val="00552526"/>
    <w:rsid w:val="00557644"/>
    <w:rsid w:val="00562A8F"/>
    <w:rsid w:val="005731F9"/>
    <w:rsid w:val="00574415"/>
    <w:rsid w:val="00574597"/>
    <w:rsid w:val="00585A4A"/>
    <w:rsid w:val="00595EEB"/>
    <w:rsid w:val="005A416A"/>
    <w:rsid w:val="005B3D05"/>
    <w:rsid w:val="005B7388"/>
    <w:rsid w:val="005C4A0A"/>
    <w:rsid w:val="005C67D2"/>
    <w:rsid w:val="005C7C0D"/>
    <w:rsid w:val="005D019C"/>
    <w:rsid w:val="005D6AC6"/>
    <w:rsid w:val="00603ACA"/>
    <w:rsid w:val="0060560B"/>
    <w:rsid w:val="00610FC2"/>
    <w:rsid w:val="006126DB"/>
    <w:rsid w:val="00613E98"/>
    <w:rsid w:val="00613F77"/>
    <w:rsid w:val="006233FF"/>
    <w:rsid w:val="0062651D"/>
    <w:rsid w:val="006332C1"/>
    <w:rsid w:val="00642FD0"/>
    <w:rsid w:val="00644B32"/>
    <w:rsid w:val="00653D99"/>
    <w:rsid w:val="00660201"/>
    <w:rsid w:val="00677AEF"/>
    <w:rsid w:val="00683732"/>
    <w:rsid w:val="00683CC6"/>
    <w:rsid w:val="00684DCC"/>
    <w:rsid w:val="006A239D"/>
    <w:rsid w:val="006A68D6"/>
    <w:rsid w:val="006B209E"/>
    <w:rsid w:val="006C2A72"/>
    <w:rsid w:val="006C2E98"/>
    <w:rsid w:val="006C3948"/>
    <w:rsid w:val="006C6470"/>
    <w:rsid w:val="006D49AC"/>
    <w:rsid w:val="006E0EC1"/>
    <w:rsid w:val="006E7B3E"/>
    <w:rsid w:val="006F263B"/>
    <w:rsid w:val="007010D3"/>
    <w:rsid w:val="00701C6F"/>
    <w:rsid w:val="0070262A"/>
    <w:rsid w:val="00704C87"/>
    <w:rsid w:val="00705532"/>
    <w:rsid w:val="00715149"/>
    <w:rsid w:val="00717E89"/>
    <w:rsid w:val="00736DF8"/>
    <w:rsid w:val="00745457"/>
    <w:rsid w:val="0075396C"/>
    <w:rsid w:val="007745C2"/>
    <w:rsid w:val="00775B30"/>
    <w:rsid w:val="007A2ACE"/>
    <w:rsid w:val="007A78B4"/>
    <w:rsid w:val="007A7991"/>
    <w:rsid w:val="007B041B"/>
    <w:rsid w:val="007B12DF"/>
    <w:rsid w:val="007B7936"/>
    <w:rsid w:val="007C1762"/>
    <w:rsid w:val="007D275A"/>
    <w:rsid w:val="007D331E"/>
    <w:rsid w:val="007E49E5"/>
    <w:rsid w:val="007E6CBE"/>
    <w:rsid w:val="007F0954"/>
    <w:rsid w:val="00812C4F"/>
    <w:rsid w:val="008170E9"/>
    <w:rsid w:val="0082593F"/>
    <w:rsid w:val="00827720"/>
    <w:rsid w:val="00831072"/>
    <w:rsid w:val="00833207"/>
    <w:rsid w:val="008343C1"/>
    <w:rsid w:val="008359E8"/>
    <w:rsid w:val="00840A1A"/>
    <w:rsid w:val="00854D82"/>
    <w:rsid w:val="008627FD"/>
    <w:rsid w:val="00877B94"/>
    <w:rsid w:val="00885C33"/>
    <w:rsid w:val="00885C37"/>
    <w:rsid w:val="00894DBB"/>
    <w:rsid w:val="008A0097"/>
    <w:rsid w:val="008A0AAA"/>
    <w:rsid w:val="008A4659"/>
    <w:rsid w:val="008A6674"/>
    <w:rsid w:val="008B4E91"/>
    <w:rsid w:val="008B73C2"/>
    <w:rsid w:val="008C1453"/>
    <w:rsid w:val="008D3826"/>
    <w:rsid w:val="008D3D18"/>
    <w:rsid w:val="008D3E19"/>
    <w:rsid w:val="008E079D"/>
    <w:rsid w:val="008F20CB"/>
    <w:rsid w:val="0090129F"/>
    <w:rsid w:val="00912ECE"/>
    <w:rsid w:val="00916795"/>
    <w:rsid w:val="00924338"/>
    <w:rsid w:val="00926CD1"/>
    <w:rsid w:val="00931677"/>
    <w:rsid w:val="009351A6"/>
    <w:rsid w:val="00936442"/>
    <w:rsid w:val="00941E00"/>
    <w:rsid w:val="00946FE0"/>
    <w:rsid w:val="00960C03"/>
    <w:rsid w:val="00966217"/>
    <w:rsid w:val="00970251"/>
    <w:rsid w:val="00985E49"/>
    <w:rsid w:val="00990277"/>
    <w:rsid w:val="00991DB6"/>
    <w:rsid w:val="00991E43"/>
    <w:rsid w:val="009A33CF"/>
    <w:rsid w:val="009A3470"/>
    <w:rsid w:val="009A5479"/>
    <w:rsid w:val="009C3E90"/>
    <w:rsid w:val="009C5CEA"/>
    <w:rsid w:val="009E40A1"/>
    <w:rsid w:val="00A12569"/>
    <w:rsid w:val="00A1359A"/>
    <w:rsid w:val="00A20EAD"/>
    <w:rsid w:val="00A31E71"/>
    <w:rsid w:val="00A364B0"/>
    <w:rsid w:val="00A366C9"/>
    <w:rsid w:val="00A435C0"/>
    <w:rsid w:val="00A44988"/>
    <w:rsid w:val="00A52442"/>
    <w:rsid w:val="00A600DE"/>
    <w:rsid w:val="00A854A9"/>
    <w:rsid w:val="00A85C2C"/>
    <w:rsid w:val="00A97327"/>
    <w:rsid w:val="00AA0B36"/>
    <w:rsid w:val="00AA6796"/>
    <w:rsid w:val="00AB3709"/>
    <w:rsid w:val="00AC4BAE"/>
    <w:rsid w:val="00AC7932"/>
    <w:rsid w:val="00AD158A"/>
    <w:rsid w:val="00AD1895"/>
    <w:rsid w:val="00AD6567"/>
    <w:rsid w:val="00AD6E93"/>
    <w:rsid w:val="00AE0B05"/>
    <w:rsid w:val="00AE3A80"/>
    <w:rsid w:val="00AF1B0E"/>
    <w:rsid w:val="00AF1B5C"/>
    <w:rsid w:val="00AF600D"/>
    <w:rsid w:val="00B07249"/>
    <w:rsid w:val="00B11A2A"/>
    <w:rsid w:val="00B16A5F"/>
    <w:rsid w:val="00B213B6"/>
    <w:rsid w:val="00B22E54"/>
    <w:rsid w:val="00B2732B"/>
    <w:rsid w:val="00B32AD5"/>
    <w:rsid w:val="00B35C8F"/>
    <w:rsid w:val="00B37F0D"/>
    <w:rsid w:val="00B41924"/>
    <w:rsid w:val="00B60D85"/>
    <w:rsid w:val="00B65C60"/>
    <w:rsid w:val="00B718C7"/>
    <w:rsid w:val="00B72F6D"/>
    <w:rsid w:val="00B85E2E"/>
    <w:rsid w:val="00B90E91"/>
    <w:rsid w:val="00B96CF1"/>
    <w:rsid w:val="00BA0A11"/>
    <w:rsid w:val="00BA37C6"/>
    <w:rsid w:val="00BA6025"/>
    <w:rsid w:val="00BB5D98"/>
    <w:rsid w:val="00BC1651"/>
    <w:rsid w:val="00BC4F5C"/>
    <w:rsid w:val="00BD3E18"/>
    <w:rsid w:val="00BD5C1B"/>
    <w:rsid w:val="00BF46A4"/>
    <w:rsid w:val="00BF4935"/>
    <w:rsid w:val="00C00ADA"/>
    <w:rsid w:val="00C0147A"/>
    <w:rsid w:val="00C05D97"/>
    <w:rsid w:val="00C12647"/>
    <w:rsid w:val="00C218B5"/>
    <w:rsid w:val="00C21CA7"/>
    <w:rsid w:val="00C21F48"/>
    <w:rsid w:val="00C32263"/>
    <w:rsid w:val="00C3243F"/>
    <w:rsid w:val="00C33041"/>
    <w:rsid w:val="00C37B87"/>
    <w:rsid w:val="00C454EC"/>
    <w:rsid w:val="00C5320C"/>
    <w:rsid w:val="00C54544"/>
    <w:rsid w:val="00C70301"/>
    <w:rsid w:val="00C73D71"/>
    <w:rsid w:val="00C82739"/>
    <w:rsid w:val="00C87659"/>
    <w:rsid w:val="00CA38B3"/>
    <w:rsid w:val="00CA4428"/>
    <w:rsid w:val="00CC5BA3"/>
    <w:rsid w:val="00CD16D6"/>
    <w:rsid w:val="00CE0908"/>
    <w:rsid w:val="00CE276C"/>
    <w:rsid w:val="00CF3277"/>
    <w:rsid w:val="00CF4DF3"/>
    <w:rsid w:val="00D16E33"/>
    <w:rsid w:val="00D31195"/>
    <w:rsid w:val="00D44A0A"/>
    <w:rsid w:val="00D46A3A"/>
    <w:rsid w:val="00D651A0"/>
    <w:rsid w:val="00D7168F"/>
    <w:rsid w:val="00D73104"/>
    <w:rsid w:val="00D823DB"/>
    <w:rsid w:val="00D867F1"/>
    <w:rsid w:val="00D94659"/>
    <w:rsid w:val="00D965B2"/>
    <w:rsid w:val="00D9795B"/>
    <w:rsid w:val="00DA10B9"/>
    <w:rsid w:val="00DA3ADF"/>
    <w:rsid w:val="00DA3CE1"/>
    <w:rsid w:val="00DB6C0F"/>
    <w:rsid w:val="00DE0DBE"/>
    <w:rsid w:val="00DE0E3A"/>
    <w:rsid w:val="00DE194C"/>
    <w:rsid w:val="00DE22AB"/>
    <w:rsid w:val="00DE3B9A"/>
    <w:rsid w:val="00DE5E27"/>
    <w:rsid w:val="00DE5F79"/>
    <w:rsid w:val="00DE79D9"/>
    <w:rsid w:val="00E05C52"/>
    <w:rsid w:val="00E401F0"/>
    <w:rsid w:val="00E51B0B"/>
    <w:rsid w:val="00E54B2C"/>
    <w:rsid w:val="00E550B4"/>
    <w:rsid w:val="00E57385"/>
    <w:rsid w:val="00E634C0"/>
    <w:rsid w:val="00E76013"/>
    <w:rsid w:val="00E91471"/>
    <w:rsid w:val="00E938B0"/>
    <w:rsid w:val="00EA52F5"/>
    <w:rsid w:val="00EB23A7"/>
    <w:rsid w:val="00EB38EA"/>
    <w:rsid w:val="00EB5D1D"/>
    <w:rsid w:val="00EE5BD7"/>
    <w:rsid w:val="00EF304F"/>
    <w:rsid w:val="00EF52D5"/>
    <w:rsid w:val="00F30CB7"/>
    <w:rsid w:val="00F371B1"/>
    <w:rsid w:val="00F44E5F"/>
    <w:rsid w:val="00F55865"/>
    <w:rsid w:val="00F61023"/>
    <w:rsid w:val="00F70DBB"/>
    <w:rsid w:val="00F72C29"/>
    <w:rsid w:val="00F766D8"/>
    <w:rsid w:val="00F80C40"/>
    <w:rsid w:val="00F97346"/>
    <w:rsid w:val="00F97356"/>
    <w:rsid w:val="00FA0928"/>
    <w:rsid w:val="00FE623D"/>
    <w:rsid w:val="00FF0A16"/>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rsid w:val="003A1EB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lc.bioparadigms.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ncbi.nlm.nih.gov/books/NBK3/table/A14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3500F14-D900-E140-86F9-8490341C6B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4</TotalTime>
  <Pages>8</Pages>
  <Words>8360</Words>
  <Characters>47990</Characters>
  <Application>Microsoft Office Word</Application>
  <DocSecurity>0</DocSecurity>
  <Lines>774</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4</cp:revision>
  <dcterms:created xsi:type="dcterms:W3CDTF">2017-12-19T21:59:00Z</dcterms:created>
  <dcterms:modified xsi:type="dcterms:W3CDTF">2018-01-27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